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7D55CB" w:rsidRDefault="007D55CB"/>
    <w:p w14:paraId="50B88A05" w14:textId="77777777" w:rsidR="006D4CAF" w:rsidRDefault="006D4CAF"/>
    <w:p w14:paraId="5293D175" w14:textId="19C3280E"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r w:rsidR="000C663C">
        <w:rPr>
          <w:sz w:val="32"/>
        </w:rPr>
        <w:t>of</w:t>
      </w:r>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E11B9">
      <w:pPr>
        <w:pStyle w:val="Heading1"/>
      </w:pPr>
      <w:r>
        <w:t>Introduction</w:t>
      </w:r>
    </w:p>
    <w:p w14:paraId="1C2AB3B6" w14:textId="7A69369C" w:rsidR="009D0ABB" w:rsidRDefault="009D0ABB" w:rsidP="007D064F">
      <w:r>
        <w:t xml:space="preserve">Healthcare is becoming increasingly digital and connected </w:t>
      </w:r>
      <w:r>
        <w:fldChar w:fldCharType="begin" w:fldLock="1"/>
      </w:r>
      <w:r w:rsidR="008E3903">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r w:rsidR="0077572A">
        <w:t xml:space="preserve"> At the time of writing, the </w:t>
      </w:r>
      <w:r w:rsidR="00026387">
        <w:t>COVID-19</w:t>
      </w:r>
      <w:r w:rsidR="0077572A">
        <w:t xml:space="preserve"> pandemic is occurring and accelerating the conception, design, development and use of digital health technology. </w:t>
      </w:r>
      <w:commentRangeStart w:id="1"/>
      <w:commentRangeStart w:id="2"/>
      <w:commentRangeStart w:id="3"/>
      <w:r w:rsidR="0077572A">
        <w:t xml:space="preserve">Healthcare providers have quickly responded with rapid adaptations like video consultation, </w:t>
      </w:r>
      <w:commentRangeEnd w:id="1"/>
      <w:r w:rsidR="007B1433">
        <w:rPr>
          <w:rStyle w:val="CommentReference"/>
        </w:rPr>
        <w:commentReference w:id="1"/>
      </w:r>
      <w:commentRangeEnd w:id="2"/>
      <w:r w:rsidR="00587210">
        <w:rPr>
          <w:rStyle w:val="CommentReference"/>
        </w:rPr>
        <w:commentReference w:id="2"/>
      </w:r>
      <w:commentRangeEnd w:id="3"/>
      <w:r w:rsidR="000F086F">
        <w:rPr>
          <w:rStyle w:val="CommentReference"/>
        </w:rPr>
        <w:commentReference w:id="3"/>
      </w:r>
      <w:r w:rsidR="0077572A">
        <w:t xml:space="preserve">which </w:t>
      </w:r>
      <w:commentRangeStart w:id="4"/>
      <w:commentRangeStart w:id="5"/>
      <w:r w:rsidR="0077572A">
        <w:t xml:space="preserve">has accelerated community learning </w:t>
      </w:r>
      <w:commentRangeEnd w:id="4"/>
      <w:r w:rsidR="007B1433">
        <w:rPr>
          <w:rStyle w:val="CommentReference"/>
        </w:rPr>
        <w:commentReference w:id="4"/>
      </w:r>
      <w:commentRangeEnd w:id="5"/>
      <w:r w:rsidR="000F086F">
        <w:rPr>
          <w:rStyle w:val="CommentReference"/>
        </w:rPr>
        <w:commentReference w:id="5"/>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t xml:space="preserve"> </w:t>
      </w:r>
      <w:commentRangeStart w:id="6"/>
      <w:commentRangeStart w:id="7"/>
      <w:r w:rsidR="007D064F">
        <w:t>Other</w:t>
      </w:r>
      <w:commentRangeEnd w:id="6"/>
      <w:r w:rsidR="00587210">
        <w:rPr>
          <w:rStyle w:val="CommentReference"/>
        </w:rPr>
        <w:commentReference w:id="6"/>
      </w:r>
      <w:commentRangeEnd w:id="7"/>
      <w:r w:rsidR="000F086F">
        <w:rPr>
          <w:rStyle w:val="CommentReference"/>
        </w:rPr>
        <w:commentReference w:id="7"/>
      </w:r>
      <w:r w:rsidR="007D064F">
        <w:t xml:space="preserve"> t</w:t>
      </w:r>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w:t>
      </w:r>
      <w:commentRangeStart w:id="8"/>
      <w:commentRangeStart w:id="9"/>
      <w:r>
        <w:t>existing</w:t>
      </w:r>
      <w:commentRangeEnd w:id="8"/>
      <w:r w:rsidR="00A166DA">
        <w:rPr>
          <w:rStyle w:val="CommentReference"/>
        </w:rPr>
        <w:commentReference w:id="8"/>
      </w:r>
      <w:commentRangeEnd w:id="9"/>
      <w:r w:rsidR="000F086F">
        <w:rPr>
          <w:rStyle w:val="CommentReference"/>
        </w:rPr>
        <w:commentReference w:id="9"/>
      </w:r>
      <w:r>
        <w:t xml:space="preserve"> health information technologies become ubiquitous with increasing pace and interact with new and emerging technologies</w:t>
      </w:r>
      <w:r w:rsidR="00A41E27">
        <w:t xml:space="preserve">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t>.</w:t>
      </w:r>
      <w:r w:rsidR="007D064F">
        <w:t xml:space="preserve"> The need for an improved understanding and praxis of patient safety </w:t>
      </w:r>
      <w:ins w:id="10" w:author="Rebecca Randell" w:date="2020-07-17T10:27:00Z">
        <w:r w:rsidR="007B1433">
          <w:t xml:space="preserve">within the field of health informatics? </w:t>
        </w:r>
      </w:ins>
      <w:proofErr w:type="gramStart"/>
      <w:r w:rsidR="007D064F">
        <w:t>is</w:t>
      </w:r>
      <w:proofErr w:type="gramEnd"/>
      <w:r w:rsidR="007D064F">
        <w:t xml:space="preserve"> even more urgent given the accelerated development and adoption during the </w:t>
      </w:r>
      <w:r w:rsidR="00026387">
        <w:t>COVID-19</w:t>
      </w:r>
      <w:r w:rsidR="007D064F">
        <w:t xml:space="preserve"> pandemic.</w:t>
      </w:r>
    </w:p>
    <w:p w14:paraId="2029E978" w14:textId="3507E1CC" w:rsidR="009D0ABB" w:rsidRDefault="00636CC5" w:rsidP="009D0ABB">
      <w:r>
        <w:t>The Patient Safety Translational Research Centres were set up by the UK National Institute for Health Research</w:t>
      </w:r>
      <w:ins w:id="11" w:author="Niels Peek" w:date="2020-07-25T09:54:00Z">
        <w:r w:rsidR="009500EF">
          <w:t xml:space="preserve"> </w:t>
        </w:r>
        <w:commentRangeStart w:id="12"/>
        <w:del w:id="13" w:author="Ciarán McInerney" w:date="2020-07-30T10:23:00Z">
          <w:r w:rsidR="009500EF" w:rsidDel="00BA71D4">
            <w:delText>(NI</w:delText>
          </w:r>
        </w:del>
      </w:ins>
      <w:ins w:id="14" w:author="Niels Peek" w:date="2020-07-25T09:55:00Z">
        <w:del w:id="15" w:author="Ciarán McInerney" w:date="2020-07-30T10:23:00Z">
          <w:r w:rsidR="009500EF" w:rsidDel="00BA71D4">
            <w:delText>HR)</w:delText>
          </w:r>
        </w:del>
      </w:ins>
      <w:commentRangeEnd w:id="12"/>
      <w:r w:rsidR="00BA71D4">
        <w:rPr>
          <w:rStyle w:val="CommentReference"/>
        </w:rPr>
        <w:commentReference w:id="12"/>
      </w:r>
      <w:r>
        <w:t xml:space="preserve"> to translate patient-safety knowledge into practice. </w:t>
      </w:r>
      <w:commentRangeStart w:id="16"/>
      <w:r w:rsidR="009D0ABB">
        <w:t>In</w:t>
      </w:r>
      <w:commentRangeEnd w:id="16"/>
      <w:r w:rsidR="00AC4FD6">
        <w:rPr>
          <w:rStyle w:val="CommentReference"/>
        </w:rPr>
        <w:commentReference w:id="16"/>
      </w:r>
      <w:r w:rsidR="009D0ABB">
        <w:t xml:space="preserve">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to appraise the academic evidence for patient safety in health information systems. </w:t>
      </w:r>
      <w:r w:rsidR="00AC4FD6">
        <w:t>Our</w:t>
      </w:r>
      <w:r w:rsidR="009D0ABB">
        <w:t xml:space="preserve"> collaborative intend</w:t>
      </w:r>
      <w:r w:rsidR="00B51A64">
        <w:t>s</w:t>
      </w:r>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commentRangeStart w:id="17"/>
      <w:commentRangeStart w:id="18"/>
      <w:del w:id="19" w:author="Ciarán McInerney" w:date="2020-07-30T10:33:00Z">
        <w:r w:rsidR="009D0ABB" w:rsidRPr="002A32FD" w:rsidDel="00BF0F98">
          <w:delText>gaps</w:delText>
        </w:r>
        <w:commentRangeEnd w:id="17"/>
        <w:r w:rsidR="00A166DA" w:rsidDel="00BF0F98">
          <w:rPr>
            <w:rStyle w:val="CommentReference"/>
          </w:rPr>
          <w:commentReference w:id="17"/>
        </w:r>
        <w:commentRangeEnd w:id="18"/>
        <w:r w:rsidR="00813B45" w:rsidDel="00BF0F98">
          <w:rPr>
            <w:rStyle w:val="CommentReference"/>
          </w:rPr>
          <w:commentReference w:id="18"/>
        </w:r>
        <w:r w:rsidR="009D0ABB" w:rsidDel="00BF0F98">
          <w:delText xml:space="preserve"> </w:delText>
        </w:r>
      </w:del>
      <w:ins w:id="20" w:author="Ciarán McInerney" w:date="2020-07-30T10:33:00Z">
        <w:r w:rsidR="00BF0F98">
          <w:t xml:space="preserve">challengers for </w:t>
        </w:r>
      </w:ins>
      <w:del w:id="21" w:author="Ciarán McInerney" w:date="2020-07-30T10:33:00Z">
        <w:r w:rsidR="009D0ABB" w:rsidDel="00BF0F98">
          <w:delText>in</w:delText>
        </w:r>
      </w:del>
      <w:ins w:id="22" w:author="Rebecca Randell" w:date="2020-07-17T10:29:00Z">
        <w:del w:id="23" w:author="Ciarán McInerney" w:date="2020-07-30T10:33:00Z">
          <w:r w:rsidR="007B1433" w:rsidDel="00BF0F98">
            <w:delText xml:space="preserve"> the literature on/understanding of?</w:delText>
          </w:r>
        </w:del>
      </w:ins>
      <w:del w:id="24" w:author="Ciarán McInerney" w:date="2020-07-30T10:33:00Z">
        <w:r w:rsidR="009D0ABB" w:rsidDel="00BF0F98">
          <w:delText xml:space="preserve"> the </w:delText>
        </w:r>
      </w:del>
      <w:r w:rsidR="009D0ABB">
        <w:t xml:space="preserve">safety </w:t>
      </w:r>
      <w:del w:id="25" w:author="Ciarán McInerney" w:date="2020-07-30T10:33:00Z">
        <w:r w:rsidR="009D0ABB" w:rsidDel="00BF0F98">
          <w:delText xml:space="preserve">of </w:delText>
        </w:r>
      </w:del>
      <w:r w:rsidR="009D0ABB">
        <w:t>i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commentRangeStart w:id="26"/>
      <w:commentRangeStart w:id="27"/>
      <w:r w:rsidR="00C42EFF">
        <w:t xml:space="preserve">from </w:t>
      </w:r>
      <w:r w:rsidR="00BA71D4">
        <w:t xml:space="preserve">a UK </w:t>
      </w:r>
      <w:commentRangeStart w:id="28"/>
      <w:commentRangeStart w:id="29"/>
      <w:r w:rsidR="00C42EFF">
        <w:t>perspective</w:t>
      </w:r>
      <w:del w:id="30" w:author="David Jenkins" w:date="2020-07-21T11:40:00Z">
        <w:r w:rsidR="00C42EFF" w:rsidDel="00A166DA">
          <w:delText xml:space="preserve"> </w:delText>
        </w:r>
        <w:r w:rsidDel="00A166DA">
          <w:delText>of the UK’s NHS</w:delText>
        </w:r>
        <w:r w:rsidRPr="00284512" w:rsidDel="00A166DA">
          <w:delText xml:space="preserve"> </w:delText>
        </w:r>
        <w:commentRangeEnd w:id="28"/>
        <w:r w:rsidR="007B1433" w:rsidDel="00A166DA">
          <w:rPr>
            <w:rStyle w:val="CommentReference"/>
          </w:rPr>
          <w:commentReference w:id="28"/>
        </w:r>
      </w:del>
      <w:commentRangeEnd w:id="29"/>
      <w:commentRangeEnd w:id="26"/>
      <w:ins w:id="31" w:author="Ciarán McInerney" w:date="2020-07-30T10:21:00Z">
        <w:r w:rsidR="00BA71D4">
          <w:t xml:space="preserve"> </w:t>
        </w:r>
      </w:ins>
      <w:r w:rsidR="00813B45">
        <w:rPr>
          <w:rStyle w:val="CommentReference"/>
        </w:rPr>
        <w:commentReference w:id="29"/>
      </w:r>
      <w:r w:rsidR="00A166DA">
        <w:rPr>
          <w:rStyle w:val="CommentReference"/>
        </w:rPr>
        <w:commentReference w:id="26"/>
      </w:r>
      <w:commentRangeEnd w:id="27"/>
      <w:r w:rsidR="00813B45">
        <w:rPr>
          <w:rStyle w:val="CommentReference"/>
        </w:rPr>
        <w:commentReference w:id="27"/>
      </w:r>
      <w:r w:rsidR="009D0ABB" w:rsidRPr="00284512">
        <w:t xml:space="preserve">and </w:t>
      </w:r>
      <w:r w:rsidR="00C42EFF">
        <w:t xml:space="preserve">establish a platform of safety informatics theory </w:t>
      </w:r>
      <w:r w:rsidR="009D0ABB" w:rsidRPr="00284512">
        <w:t>for future research and development</w:t>
      </w:r>
      <w:r w:rsidR="009D0ABB">
        <w:t>.</w:t>
      </w:r>
    </w:p>
    <w:p w14:paraId="15B9EE8F" w14:textId="4CB3D0FB" w:rsidR="009D0ABB" w:rsidRDefault="009D0ABB" w:rsidP="009D0ABB">
      <w:r>
        <w:t>In Section 1 of t</w:t>
      </w:r>
      <w:r w:rsidRPr="002A32FD">
        <w:t>h</w:t>
      </w:r>
      <w:r>
        <w:t xml:space="preserve">is paper, we </w:t>
      </w:r>
      <w:r w:rsidR="00C42EFF">
        <w:t xml:space="preserve">outline </w:t>
      </w:r>
      <w:r w:rsidR="004E5CE1">
        <w:t xml:space="preserve">the Safety Informatics domain </w:t>
      </w:r>
      <w:r w:rsidR="00C42EFF">
        <w:t>at the</w:t>
      </w:r>
      <w:r w:rsidR="004E5CE1">
        <w:t xml:space="preserve"> intersection of </w:t>
      </w:r>
      <w:r>
        <w:t>safety science and health informatics</w:t>
      </w:r>
      <w:r w:rsidR="00C42EFF">
        <w:t xml:space="preserve"> and highlight the urgent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C42EFF">
        <w:t xml:space="preserve">synthesis of </w:t>
      </w:r>
      <w:r>
        <w:t>challenges and patient</w:t>
      </w:r>
      <w:ins w:id="32" w:author="Rebecca Randell" w:date="2020-07-17T10:30:00Z">
        <w:r w:rsidR="007B1433">
          <w:t xml:space="preserve"> </w:t>
        </w:r>
      </w:ins>
      <w:del w:id="33" w:author="Rebecca Randell" w:date="2020-07-17T10:30:00Z">
        <w:r w:rsidDel="007B1433">
          <w:delText>-</w:delText>
        </w:r>
      </w:del>
      <w:r>
        <w:t>safety implications of emerging health information technologies. Finally,</w:t>
      </w:r>
      <w:r w:rsidR="00C42EFF">
        <w:t xml:space="preserve"> in</w:t>
      </w:r>
      <w:r>
        <w:t xml:space="preserve"> Section 4 </w:t>
      </w:r>
      <w:r w:rsidR="00C42EFF">
        <w:t>we propose a</w:t>
      </w:r>
      <w:r>
        <w:t xml:space="preserve"> theor</w:t>
      </w:r>
      <w:r w:rsidR="00C42EFF">
        <w:t>y</w:t>
      </w:r>
      <w:r>
        <w:t>-informed frame</w:t>
      </w:r>
      <w:r w:rsidRPr="008A6A0C">
        <w:t xml:space="preserve">work </w:t>
      </w:r>
      <w:r w:rsidR="007B1433">
        <w:t>for</w:t>
      </w:r>
      <w:r w:rsidR="00C42EFF">
        <w:t xml:space="preserve"> future work in safety informatics.</w:t>
      </w:r>
    </w:p>
    <w:p w14:paraId="7416D4A6" w14:textId="24230EB3" w:rsidR="00DA09EC" w:rsidRPr="00F700A2" w:rsidRDefault="00DA09EC" w:rsidP="009D0ABB">
      <w:pPr>
        <w:rPr>
          <w:color w:val="4472C4" w:themeColor="accent5"/>
        </w:rPr>
      </w:pPr>
    </w:p>
    <w:p w14:paraId="0342C2C5" w14:textId="768A0B6F" w:rsidR="004B6407" w:rsidRDefault="009D0ABB" w:rsidP="00FE11B9">
      <w:pPr>
        <w:pStyle w:val="Heading1"/>
      </w:pPr>
      <w:r>
        <w:t xml:space="preserve">Section 1: </w:t>
      </w:r>
      <w:commentRangeStart w:id="34"/>
      <w:commentRangeStart w:id="35"/>
      <w:commentRangeStart w:id="36"/>
      <w:commentRangeStart w:id="37"/>
      <w:r w:rsidR="005843D6">
        <w:t xml:space="preserve">Patient </w:t>
      </w:r>
      <w:r w:rsidR="000C663C">
        <w:t>S</w:t>
      </w:r>
      <w:r w:rsidR="005843D6">
        <w:t xml:space="preserve">afety </w:t>
      </w:r>
      <w:commentRangeEnd w:id="34"/>
      <w:r w:rsidR="00084215">
        <w:rPr>
          <w:rStyle w:val="CommentReference"/>
          <w:rFonts w:asciiTheme="minorHAnsi" w:eastAsiaTheme="minorHAnsi" w:hAnsiTheme="minorHAnsi" w:cstheme="minorBidi"/>
        </w:rPr>
        <w:commentReference w:id="34"/>
      </w:r>
      <w:commentRangeEnd w:id="35"/>
      <w:r w:rsidR="000C663C">
        <w:rPr>
          <w:rStyle w:val="CommentReference"/>
          <w:rFonts w:asciiTheme="minorHAnsi" w:eastAsiaTheme="minorHAnsi" w:hAnsiTheme="minorHAnsi" w:cstheme="minorBidi"/>
        </w:rPr>
        <w:commentReference w:id="35"/>
      </w:r>
      <w:commentRangeEnd w:id="36"/>
      <w:r w:rsidR="00E03105">
        <w:rPr>
          <w:rStyle w:val="CommentReference"/>
          <w:rFonts w:asciiTheme="minorHAnsi" w:eastAsiaTheme="minorHAnsi" w:hAnsiTheme="minorHAnsi" w:cstheme="minorBidi"/>
        </w:rPr>
        <w:commentReference w:id="36"/>
      </w:r>
      <w:commentRangeEnd w:id="37"/>
      <w:r w:rsidR="00C82A4A">
        <w:rPr>
          <w:rStyle w:val="CommentReference"/>
          <w:rFonts w:asciiTheme="minorHAnsi" w:eastAsiaTheme="minorHAnsi" w:hAnsiTheme="minorHAnsi" w:cstheme="minorBidi"/>
        </w:rPr>
        <w:commentReference w:id="37"/>
      </w:r>
      <w:r w:rsidR="005843D6">
        <w:t xml:space="preserve">and </w:t>
      </w:r>
      <w:r>
        <w:t>Safety Informatics</w:t>
      </w:r>
    </w:p>
    <w:p w14:paraId="7C2132CA" w14:textId="3EA8887B" w:rsidR="00E95698" w:rsidRDefault="002D78D3" w:rsidP="00484E71">
      <w:r>
        <w:t>Although no consensual definition exists, patient safety can be considered to be “</w:t>
      </w:r>
      <w:r w:rsidRPr="008E3903">
        <w:rPr>
          <w:i/>
        </w:rPr>
        <w:t>The 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w:t>
      </w:r>
      <w:r w:rsidR="00C361D0">
        <w:lastRenderedPageBreak/>
        <w:t>and embracing</w:t>
      </w:r>
      <w:r w:rsidR="00C769FE">
        <w:t xml:space="preserve"> risk</w:t>
      </w:r>
      <w:del w:id="38" w:author="Ciarán McInerney" w:date="2020-07-30T11:02:00Z">
        <w:r w:rsidR="00C769FE" w:rsidDel="009D012B">
          <w:delText xml:space="preserve">, depending on which of </w:delText>
        </w:r>
        <w:commentRangeStart w:id="39"/>
        <w:commentRangeStart w:id="40"/>
        <w:r w:rsidR="00C769FE" w:rsidDel="009D012B">
          <w:delText xml:space="preserve">its range of services </w:delText>
        </w:r>
        <w:commentRangeEnd w:id="39"/>
        <w:r w:rsidR="00224D89" w:rsidDel="009D012B">
          <w:rPr>
            <w:rStyle w:val="CommentReference"/>
          </w:rPr>
          <w:commentReference w:id="39"/>
        </w:r>
        <w:commentRangeEnd w:id="40"/>
        <w:r w:rsidR="00BF0F98" w:rsidDel="009D012B">
          <w:rPr>
            <w:rStyle w:val="CommentReference"/>
          </w:rPr>
          <w:commentReference w:id="40"/>
        </w:r>
        <w:r w:rsidR="00C769FE" w:rsidDel="009D012B">
          <w:delText>it is providing</w:delText>
        </w:r>
      </w:del>
      <w:r w:rsidR="00C769FE">
        <w:t xml:space="preserve">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del w:id="41" w:author="Ciarán McInerney" w:date="2020-07-30T11:05:00Z">
        <w:r w:rsidR="00C769FE" w:rsidDel="007E7366">
          <w:delText>;</w:delText>
        </w:r>
      </w:del>
      <w:ins w:id="42" w:author="Ciarán McInerney" w:date="2020-07-30T11:05:00Z">
        <w:r w:rsidR="007E7366">
          <w:t>.</w:t>
        </w:r>
      </w:ins>
      <w:r w:rsidR="00C361D0">
        <w:t xml:space="preserve"> This sets healthcare apart from other safety-critical industries</w:t>
      </w:r>
      <w:ins w:id="43" w:author="Ciarán McInerney" w:date="2020-07-30T11:04:00Z">
        <w:r w:rsidR="008A7803">
          <w:t xml:space="preserve"> that </w:t>
        </w:r>
      </w:ins>
      <w:del w:id="44" w:author="Ciarán McInerney" w:date="2020-07-30T11:04:00Z">
        <w:r w:rsidR="00C361D0" w:rsidDel="008A7803">
          <w:delText xml:space="preserve">, </w:delText>
        </w:r>
        <w:commentRangeStart w:id="45"/>
        <w:commentRangeStart w:id="46"/>
        <w:r w:rsidR="00C361D0" w:rsidDel="008A7803">
          <w:delText xml:space="preserve">which </w:delText>
        </w:r>
      </w:del>
      <w:r w:rsidR="00C361D0">
        <w:t>predominantly focus on only one of these approaches.</w:t>
      </w:r>
      <w:commentRangeEnd w:id="45"/>
      <w:r w:rsidR="00224D89">
        <w:rPr>
          <w:rStyle w:val="CommentReference"/>
        </w:rPr>
        <w:commentReference w:id="45"/>
      </w:r>
      <w:commentRangeEnd w:id="46"/>
      <w:r w:rsidR="00ED6972">
        <w:rPr>
          <w:rStyle w:val="CommentReference"/>
        </w:rPr>
        <w:commentReference w:id="46"/>
      </w:r>
    </w:p>
    <w:p w14:paraId="719DA8A2" w14:textId="34D70B9C" w:rsidR="00322A06" w:rsidRDefault="00484E71" w:rsidP="00484E71">
      <w:r w:rsidRPr="00484E71">
        <w:t>While the patient-safety perspective on health information technology</w:t>
      </w:r>
      <w:r w:rsidR="00CB1C67">
        <w:t xml:space="preserve"> (HIT)</w:t>
      </w:r>
      <w:r w:rsidRPr="00484E71">
        <w:t xml:space="preserve"> is not novel </w:t>
      </w:r>
      <w:r w:rsidRPr="00484E71">
        <w:fldChar w:fldCharType="begin" w:fldLock="1"/>
      </w:r>
      <w:r w:rsidR="008E3903">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 xml:space="preserve">-safety challenges and our capacity to address them are constantly in flux. </w:t>
      </w:r>
      <w:commentRangeStart w:id="47"/>
      <w:commentRangeStart w:id="48"/>
      <w:del w:id="49" w:author="Ciarán McInerney" w:date="2020-07-30T11:20:00Z">
        <w:r w:rsidRPr="00484E71" w:rsidDel="00C76854">
          <w:rPr>
            <w:rFonts w:cstheme="minorHAnsi"/>
          </w:rPr>
          <w:delText>For example, there continues to be rapid progress in the development and uptake of devices compatible with the Internet of Things: “</w:delText>
        </w:r>
        <w:r w:rsidRPr="00484E71" w:rsidDel="00C76854">
          <w:rPr>
            <w:rFonts w:cstheme="minorHAnsi"/>
            <w:i/>
          </w:rPr>
          <w:delText>a network of devices all embedded with electronics, software, sensors, and connectivity to enable them to connect, interconnect, and exchange data</w:delText>
        </w:r>
        <w:r w:rsidRPr="00484E71" w:rsidDel="00C76854">
          <w:rPr>
            <w:rFonts w:cstheme="minorHAnsi"/>
          </w:rPr>
          <w:delText xml:space="preserve">” </w:delText>
        </w:r>
        <w:r w:rsidRPr="00484E71" w:rsidDel="00C76854">
          <w:rPr>
            <w:rFonts w:cstheme="minorHAnsi"/>
          </w:rPr>
          <w:fldChar w:fldCharType="begin" w:fldLock="1"/>
        </w:r>
        <w:r w:rsidR="008E3903" w:rsidDel="00C76854">
          <w:rPr>
            <w:rFonts w:cstheme="minorHAnsi"/>
          </w:rPr>
          <w:del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delInstrText>
        </w:r>
        <w:r w:rsidRPr="00484E71" w:rsidDel="00C76854">
          <w:rPr>
            <w:rFonts w:cstheme="minorHAnsi"/>
          </w:rPr>
          <w:fldChar w:fldCharType="separate"/>
        </w:r>
        <w:r w:rsidR="00351A05" w:rsidRPr="00351A05" w:rsidDel="00C76854">
          <w:rPr>
            <w:rFonts w:cstheme="minorHAnsi"/>
            <w:noProof/>
          </w:rPr>
          <w:delText>(Wickramasinghe and Bodendorf, 2020)</w:delText>
        </w:r>
        <w:r w:rsidRPr="00484E71" w:rsidDel="00C76854">
          <w:rPr>
            <w:rFonts w:cstheme="minorHAnsi"/>
          </w:rPr>
          <w:fldChar w:fldCharType="end"/>
        </w:r>
        <w:r w:rsidRPr="00484E71" w:rsidDel="00C76854">
          <w:rPr>
            <w:rFonts w:cstheme="minorHAnsi"/>
          </w:rPr>
          <w:delText xml:space="preserve">. </w:delText>
        </w:r>
        <w:commentRangeEnd w:id="47"/>
        <w:r w:rsidR="000C663C" w:rsidDel="00C76854">
          <w:rPr>
            <w:rStyle w:val="CommentReference"/>
          </w:rPr>
          <w:commentReference w:id="47"/>
        </w:r>
      </w:del>
      <w:commentRangeEnd w:id="48"/>
      <w:ins w:id="50" w:author="Ciarán McInerney" w:date="2020-07-30T11:14:00Z">
        <w:r w:rsidR="00C76854">
          <w:rPr>
            <w:rFonts w:cstheme="minorHAnsi"/>
          </w:rPr>
          <w:t>HIT is becoming increasingly networked</w:t>
        </w:r>
      </w:ins>
      <w:r w:rsidR="00E03105">
        <w:rPr>
          <w:rStyle w:val="CommentReference"/>
        </w:rPr>
        <w:commentReference w:id="48"/>
      </w:r>
      <w:ins w:id="51" w:author="Ciarán McInerney" w:date="2020-07-30T11:20:00Z">
        <w:r w:rsidR="00C76854">
          <w:rPr>
            <w:rFonts w:cstheme="minorHAnsi"/>
          </w:rPr>
          <w:t xml:space="preserve"> </w:t>
        </w:r>
        <w:r w:rsidR="00C76854" w:rsidRPr="00484E71">
          <w:rPr>
            <w:rFonts w:cstheme="minorHAnsi"/>
          </w:rPr>
          <w:fldChar w:fldCharType="begin" w:fldLock="1"/>
        </w:r>
        <w:r w:rsidR="00C76854">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00C76854" w:rsidRPr="00484E71">
          <w:rPr>
            <w:rFonts w:cstheme="minorHAnsi"/>
          </w:rPr>
          <w:fldChar w:fldCharType="separate"/>
        </w:r>
        <w:r w:rsidR="00C76854" w:rsidRPr="00351A05">
          <w:rPr>
            <w:rFonts w:cstheme="minorHAnsi"/>
            <w:noProof/>
          </w:rPr>
          <w:t>(Wickramasinghe and Bodendorf, 2020)</w:t>
        </w:r>
        <w:r w:rsidR="00C76854" w:rsidRPr="00484E71">
          <w:rPr>
            <w:rFonts w:cstheme="minorHAnsi"/>
          </w:rPr>
          <w:fldChar w:fldCharType="end"/>
        </w:r>
      </w:ins>
      <w:ins w:id="52" w:author="Ciarán McInerney" w:date="2020-07-30T11:17:00Z">
        <w:r w:rsidR="00C76854">
          <w:rPr>
            <w:rFonts w:cstheme="minorHAnsi"/>
          </w:rPr>
          <w:t xml:space="preserve">, </w:t>
        </w:r>
      </w:ins>
      <w:del w:id="53" w:author="Ciarán McInerney" w:date="2020-07-30T11:18:00Z">
        <w:r w:rsidRPr="00484E71" w:rsidDel="00C76854">
          <w:rPr>
            <w:rFonts w:cstheme="minorHAnsi"/>
          </w:rPr>
          <w:delText>These networked devices, such as s</w:delText>
        </w:r>
        <w:r w:rsidRPr="00484E71" w:rsidDel="00C76854">
          <w:rPr>
            <w:rFonts w:eastAsia="Times New Roman" w:cstheme="minorHAnsi"/>
            <w:lang w:eastAsia="en-GB"/>
          </w:rPr>
          <w:delText xml:space="preserve">mart continuous glucose monitors </w:delText>
        </w:r>
        <w:r w:rsidRPr="00484E71" w:rsidDel="00C76854">
          <w:rPr>
            <w:rFonts w:eastAsia="Times New Roman" w:cstheme="minorHAnsi"/>
            <w:lang w:eastAsia="en-GB"/>
          </w:rPr>
          <w:fldChar w:fldCharType="begin" w:fldLock="1"/>
        </w:r>
        <w:r w:rsidR="008E3903" w:rsidDel="00C76854">
          <w:rPr>
            <w:rFonts w:eastAsia="Times New Roman" w:cstheme="minorHAnsi"/>
            <w:lang w:eastAsia="en-GB"/>
          </w:rPr>
          <w:del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delInstrText>
        </w:r>
        <w:r w:rsidRPr="00484E71" w:rsidDel="00C76854">
          <w:rPr>
            <w:rFonts w:eastAsia="Times New Roman" w:cstheme="minorHAnsi"/>
            <w:lang w:eastAsia="en-GB"/>
          </w:rPr>
          <w:fldChar w:fldCharType="separate"/>
        </w:r>
        <w:r w:rsidR="00351A05" w:rsidRPr="00351A05" w:rsidDel="00C76854">
          <w:rPr>
            <w:rFonts w:eastAsia="Times New Roman" w:cstheme="minorHAnsi"/>
            <w:noProof/>
            <w:lang w:eastAsia="en-GB"/>
          </w:rPr>
          <w:delText>(Facchinetti, 2016)</w:delText>
        </w:r>
        <w:r w:rsidRPr="00484E71" w:rsidDel="00C76854">
          <w:rPr>
            <w:rFonts w:eastAsia="Times New Roman" w:cstheme="minorHAnsi"/>
            <w:lang w:eastAsia="en-GB"/>
          </w:rPr>
          <w:fldChar w:fldCharType="end"/>
        </w:r>
        <w:r w:rsidRPr="00484E71" w:rsidDel="00C76854">
          <w:rPr>
            <w:rFonts w:eastAsia="Times New Roman" w:cstheme="minorHAnsi"/>
            <w:lang w:eastAsia="en-GB"/>
          </w:rPr>
          <w:delText xml:space="preserve"> and Parkinson’s disease monitoring watches </w:delText>
        </w:r>
        <w:r w:rsidRPr="00484E71" w:rsidDel="00C76854">
          <w:rPr>
            <w:rFonts w:eastAsia="Times New Roman" w:cstheme="minorHAnsi"/>
            <w:lang w:eastAsia="en-GB"/>
          </w:rPr>
          <w:fldChar w:fldCharType="begin" w:fldLock="1"/>
        </w:r>
        <w:r w:rsidR="008E3903" w:rsidDel="00C76854">
          <w:rPr>
            <w:rFonts w:eastAsia="Times New Roman" w:cstheme="minorHAnsi"/>
            <w:lang w:eastAsia="en-GB"/>
          </w:rPr>
          <w:del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lt;i&gt;et al.&lt;/i&gt;, 2016)","plainTextFormattedCitation":"(Bot et al., 2016)","previouslyFormattedCitation":"(Bot &lt;i&gt;et al.&lt;/i&gt;, 2016)"},"properties":{"noteIndex":0},"schema":"https://github.com/citation-style-language/schema/raw/master/csl-citation.json"}</w:delInstrText>
        </w:r>
        <w:r w:rsidRPr="00484E71" w:rsidDel="00C76854">
          <w:rPr>
            <w:rFonts w:eastAsia="Times New Roman" w:cstheme="minorHAnsi"/>
            <w:lang w:eastAsia="en-GB"/>
          </w:rPr>
          <w:fldChar w:fldCharType="separate"/>
        </w:r>
        <w:r w:rsidR="00351A05" w:rsidRPr="00351A05" w:rsidDel="00C76854">
          <w:rPr>
            <w:rFonts w:eastAsia="Times New Roman" w:cstheme="minorHAnsi"/>
            <w:noProof/>
            <w:lang w:eastAsia="en-GB"/>
          </w:rPr>
          <w:delText xml:space="preserve">(Bot </w:delText>
        </w:r>
        <w:r w:rsidR="00351A05" w:rsidRPr="00351A05" w:rsidDel="00C76854">
          <w:rPr>
            <w:rFonts w:eastAsia="Times New Roman" w:cstheme="minorHAnsi"/>
            <w:i/>
            <w:noProof/>
            <w:lang w:eastAsia="en-GB"/>
          </w:rPr>
          <w:delText>et al.</w:delText>
        </w:r>
        <w:r w:rsidR="00351A05" w:rsidRPr="00351A05" w:rsidDel="00C76854">
          <w:rPr>
            <w:rFonts w:eastAsia="Times New Roman" w:cstheme="minorHAnsi"/>
            <w:noProof/>
            <w:lang w:eastAsia="en-GB"/>
          </w:rPr>
          <w:delText>, 2016)</w:delText>
        </w:r>
        <w:r w:rsidRPr="00484E71" w:rsidDel="00C76854">
          <w:rPr>
            <w:rFonts w:eastAsia="Times New Roman" w:cstheme="minorHAnsi"/>
            <w:lang w:eastAsia="en-GB"/>
          </w:rPr>
          <w:fldChar w:fldCharType="end"/>
        </w:r>
        <w:r w:rsidRPr="00484E71" w:rsidDel="00C76854">
          <w:rPr>
            <w:rFonts w:eastAsia="Times New Roman" w:cstheme="minorHAnsi"/>
            <w:lang w:eastAsia="en-GB"/>
          </w:rPr>
          <w:delText xml:space="preserve">, </w:delText>
        </w:r>
      </w:del>
      <w:r w:rsidRPr="00484E71">
        <w:rPr>
          <w:rFonts w:eastAsia="Times New Roman" w:cstheme="minorHAnsi"/>
          <w:lang w:eastAsia="en-GB"/>
        </w:rPr>
        <w:t>pos</w:t>
      </w:r>
      <w:ins w:id="54" w:author="Ciarán McInerney" w:date="2020-07-30T11:18:00Z">
        <w:r w:rsidR="00C76854">
          <w:rPr>
            <w:rFonts w:eastAsia="Times New Roman" w:cstheme="minorHAnsi"/>
            <w:lang w:eastAsia="en-GB"/>
          </w:rPr>
          <w:t>ing</w:t>
        </w:r>
      </w:ins>
      <w:del w:id="55" w:author="Ciarán McInerney" w:date="2020-07-30T11:18:00Z">
        <w:r w:rsidRPr="00484E71" w:rsidDel="00C76854">
          <w:rPr>
            <w:rFonts w:eastAsia="Times New Roman" w:cstheme="minorHAnsi"/>
            <w:lang w:eastAsia="en-GB"/>
          </w:rPr>
          <w:delText>e</w:delText>
        </w:r>
      </w:del>
      <w:r w:rsidRPr="00484E71">
        <w:rPr>
          <w:rFonts w:eastAsia="Times New Roman" w:cstheme="minorHAnsi"/>
          <w:lang w:eastAsia="en-GB"/>
        </w:rPr>
        <w:t xml:space="preserve"> novel </w:t>
      </w:r>
      <w:del w:id="56" w:author="Ciarán McInerney" w:date="2020-07-30T11:19:00Z">
        <w:r w:rsidRPr="00484E71" w:rsidDel="00C76854">
          <w:rPr>
            <w:rFonts w:eastAsia="Times New Roman" w:cstheme="minorHAnsi"/>
            <w:lang w:eastAsia="en-GB"/>
          </w:rPr>
          <w:delText xml:space="preserve">risks </w:delText>
        </w:r>
      </w:del>
      <w:ins w:id="57" w:author="Ciarán McInerney" w:date="2020-07-30T11:19:00Z">
        <w:r w:rsidR="00C76854">
          <w:rPr>
            <w:rFonts w:eastAsia="Times New Roman" w:cstheme="minorHAnsi"/>
            <w:lang w:eastAsia="en-GB"/>
          </w:rPr>
          <w:t>safety issues as technologies interact</w:t>
        </w:r>
        <w:r w:rsidR="00C76854" w:rsidRPr="00484E71">
          <w:rPr>
            <w:rFonts w:eastAsia="Times New Roman" w:cstheme="minorHAnsi"/>
            <w:lang w:eastAsia="en-GB"/>
          </w:rPr>
          <w:t xml:space="preserve"> </w:t>
        </w:r>
      </w:ins>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xml:space="preserve">. </w:t>
      </w:r>
      <w:commentRangeStart w:id="58"/>
      <w:commentRangeStart w:id="59"/>
      <w:commentRangeStart w:id="60"/>
      <w:commentRangeStart w:id="61"/>
      <w:r w:rsidRPr="00484E71">
        <w:rPr>
          <w:rFonts w:eastAsia="Times New Roman" w:cstheme="minorHAnsi"/>
          <w:lang w:eastAsia="en-GB"/>
        </w:rPr>
        <w:t>This is because w</w:t>
      </w:r>
      <w:r w:rsidR="00322A06" w:rsidRPr="00484E71">
        <w:rPr>
          <w:rFonts w:cstheme="minorHAnsi"/>
        </w:rPr>
        <w:t xml:space="preserve">hen </w:t>
      </w:r>
      <w:r w:rsidR="007B1433">
        <w:rPr>
          <w:rFonts w:cstheme="minorHAnsi"/>
        </w:rPr>
        <w:t>HITs</w:t>
      </w:r>
      <w:r w:rsidR="00322A06" w:rsidRPr="00484E71">
        <w:rPr>
          <w:rFonts w:cstheme="minorHAnsi"/>
        </w:rPr>
        <w:t xml:space="preserve"> </w:t>
      </w:r>
      <w:r w:rsidR="007A4AE6" w:rsidRPr="00484E71">
        <w:rPr>
          <w:rFonts w:cstheme="minorHAnsi"/>
        </w:rPr>
        <w:t>interact,</w:t>
      </w:r>
      <w:r w:rsidR="00322A06" w:rsidRPr="00484E71">
        <w:rPr>
          <w:rFonts w:cstheme="minorHAnsi"/>
        </w:rPr>
        <w:t xml:space="preserve"> </w:t>
      </w:r>
      <w:commentRangeStart w:id="62"/>
      <w:commentRangeStart w:id="63"/>
      <w:r w:rsidR="00322A06" w:rsidRPr="00484E71">
        <w:rPr>
          <w:rFonts w:cstheme="minorHAnsi"/>
        </w:rPr>
        <w:t>they</w:t>
      </w:r>
      <w:commentRangeEnd w:id="62"/>
      <w:r w:rsidR="00224D89">
        <w:rPr>
          <w:rStyle w:val="CommentReference"/>
        </w:rPr>
        <w:commentReference w:id="62"/>
      </w:r>
      <w:commentRangeEnd w:id="63"/>
      <w:r w:rsidR="007E7366">
        <w:rPr>
          <w:rStyle w:val="CommentReference"/>
        </w:rPr>
        <w:commentReference w:id="63"/>
      </w:r>
      <w:r w:rsidR="00322A06" w:rsidRPr="00484E71">
        <w:rPr>
          <w:rFonts w:cstheme="minorHAnsi"/>
        </w:rPr>
        <w:t xml:space="preserve"> form a </w:t>
      </w:r>
      <w:commentRangeStart w:id="64"/>
      <w:commentRangeStart w:id="65"/>
      <w:r w:rsidR="00D77B4B">
        <w:rPr>
          <w:rFonts w:cstheme="minorHAnsi"/>
        </w:rPr>
        <w:t xml:space="preserve">health information system </w:t>
      </w:r>
      <w:commentRangeEnd w:id="64"/>
      <w:r w:rsidR="00E124EC">
        <w:rPr>
          <w:rStyle w:val="CommentReference"/>
        </w:rPr>
        <w:commentReference w:id="64"/>
      </w:r>
      <w:commentRangeEnd w:id="65"/>
      <w:r w:rsidR="00C76854">
        <w:rPr>
          <w:rStyle w:val="CommentReference"/>
        </w:rPr>
        <w:commentReference w:id="65"/>
      </w:r>
      <w:r w:rsidR="00D77B4B">
        <w:rPr>
          <w:rFonts w:cstheme="minorHAnsi"/>
        </w:rPr>
        <w:t>(</w:t>
      </w:r>
      <w:r w:rsidR="00CB1C67">
        <w:rPr>
          <w:rFonts w:cstheme="minorHAnsi"/>
        </w:rPr>
        <w:t>HIS</w:t>
      </w:r>
      <w:r w:rsidR="00D77B4B">
        <w:rPr>
          <w:rFonts w:cstheme="minorHAnsi"/>
        </w:rPr>
        <w:t>)</w:t>
      </w:r>
      <w:commentRangeEnd w:id="58"/>
      <w:r w:rsidR="009500EF">
        <w:rPr>
          <w:rStyle w:val="CommentReference"/>
        </w:rPr>
        <w:commentReference w:id="58"/>
      </w:r>
      <w:commentRangeEnd w:id="59"/>
      <w:r w:rsidR="007E7366">
        <w:rPr>
          <w:rStyle w:val="CommentReference"/>
        </w:rPr>
        <w:commentReference w:id="59"/>
      </w:r>
      <w:r w:rsidR="00E37BDE">
        <w:rPr>
          <w:rFonts w:cstheme="minorHAnsi"/>
        </w:rPr>
        <w:t xml:space="preserve"> </w:t>
      </w:r>
      <w:r w:rsidR="00E37BDE">
        <w:rPr>
          <w:rFonts w:cstheme="minorHAnsi"/>
        </w:rPr>
        <w:fldChar w:fldCharType="begin" w:fldLock="1"/>
      </w:r>
      <w:r w:rsidR="008E390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ins w:id="66" w:author="Ciarán McInerney" w:date="2020-07-30T11:19:00Z">
        <w:r w:rsidR="00C76854">
          <w:rPr>
            <w:rFonts w:cstheme="minorHAnsi"/>
          </w:rPr>
          <w:t xml:space="preserve">, </w:t>
        </w:r>
      </w:ins>
      <w:del w:id="67" w:author="Ciarán McInerney" w:date="2020-07-30T11:19:00Z">
        <w:r w:rsidR="00EC26A9" w:rsidDel="00C76854">
          <w:rPr>
            <w:rFonts w:cstheme="minorHAnsi"/>
          </w:rPr>
          <w:delText>.</w:delText>
        </w:r>
      </w:del>
      <w:commentRangeEnd w:id="60"/>
      <w:r w:rsidR="00B51A64">
        <w:rPr>
          <w:rStyle w:val="CommentReference"/>
        </w:rPr>
        <w:commentReference w:id="60"/>
      </w:r>
      <w:commentRangeEnd w:id="61"/>
      <w:r w:rsidR="00C76854">
        <w:rPr>
          <w:rStyle w:val="CommentReference"/>
        </w:rPr>
        <w:commentReference w:id="61"/>
      </w:r>
      <w:del w:id="68" w:author="Ciarán McInerney" w:date="2020-07-30T11:19:00Z">
        <w:r w:rsidR="00EC26A9" w:rsidDel="00C76854">
          <w:rPr>
            <w:rFonts w:cstheme="minorHAnsi"/>
          </w:rPr>
          <w:delText>T</w:delText>
        </w:r>
      </w:del>
      <w:ins w:id="69" w:author="Ciarán McInerney" w:date="2020-07-30T11:19:00Z">
        <w:r w:rsidR="00C76854">
          <w:rPr>
            <w:rFonts w:cstheme="minorHAnsi"/>
          </w:rPr>
          <w:t>t</w:t>
        </w:r>
      </w:ins>
      <w:r w:rsidR="00EC26A9">
        <w:rPr>
          <w:rFonts w:cstheme="minorHAnsi"/>
        </w:rPr>
        <w:t xml:space="preserve">he </w:t>
      </w:r>
      <w:r w:rsidR="004D2509">
        <w:rPr>
          <w:rFonts w:cstheme="minorHAnsi"/>
        </w:rPr>
        <w:t>success or fail</w:t>
      </w:r>
      <w:r w:rsidR="007551CF">
        <w:rPr>
          <w:rFonts w:cstheme="minorHAnsi"/>
        </w:rPr>
        <w:t>ure</w:t>
      </w:r>
      <w:r w:rsidR="004D2509">
        <w:rPr>
          <w:rFonts w:cstheme="minorHAnsi"/>
        </w:rPr>
        <w:t xml:space="preserve"> </w:t>
      </w:r>
      <w:r w:rsidR="00EC26A9">
        <w:rPr>
          <w:rFonts w:cstheme="minorHAnsi"/>
        </w:rPr>
        <w:t xml:space="preserve">of </w:t>
      </w:r>
      <w:ins w:id="70" w:author="Ciarán McInerney" w:date="2020-07-30T11:20:00Z">
        <w:r w:rsidR="00C76854">
          <w:rPr>
            <w:rFonts w:cstheme="minorHAnsi"/>
          </w:rPr>
          <w:t>which</w:t>
        </w:r>
      </w:ins>
      <w:del w:id="71" w:author="Ciarán McInerney" w:date="2020-07-30T11:20:00Z">
        <w:r w:rsidR="00EC26A9" w:rsidDel="00C76854">
          <w:rPr>
            <w:rFonts w:cstheme="minorHAnsi"/>
          </w:rPr>
          <w:delText xml:space="preserve">HISs </w:delText>
        </w:r>
      </w:del>
      <w:ins w:id="72" w:author="Ciarán McInerney" w:date="2020-07-30T11:20:00Z">
        <w:r w:rsidR="00C76854">
          <w:rPr>
            <w:rFonts w:cstheme="minorHAnsi"/>
          </w:rPr>
          <w:t xml:space="preserve"> </w:t>
        </w:r>
      </w:ins>
      <w:r w:rsidR="004D2509">
        <w:rPr>
          <w:rFonts w:cstheme="minorHAnsi"/>
        </w:rPr>
        <w:t xml:space="preserve">is </w:t>
      </w:r>
      <w:ins w:id="73" w:author="Ciarán McInerney" w:date="2020-07-30T11:20:00Z">
        <w:r w:rsidR="00C76854">
          <w:rPr>
            <w:rFonts w:cstheme="minorHAnsi"/>
          </w:rPr>
          <w:t xml:space="preserve">partly </w:t>
        </w:r>
      </w:ins>
      <w:r w:rsidR="007551CF">
        <w:rPr>
          <w:rFonts w:cstheme="minorHAnsi"/>
        </w:rPr>
        <w:t xml:space="preserve">due to </w:t>
      </w:r>
      <w:r w:rsidR="00EC26A9">
        <w:rPr>
          <w:rFonts w:cstheme="minorHAnsi"/>
        </w:rPr>
        <w:t>emergent rather than planned change</w:t>
      </w:r>
      <w:r w:rsidR="004D2509">
        <w:rPr>
          <w:rFonts w:cstheme="minorHAnsi"/>
        </w:rPr>
        <w:t xml:space="preserve"> </w:t>
      </w:r>
      <w:r w:rsidR="00C60DFC">
        <w:rPr>
          <w:rFonts w:cstheme="minorHAnsi"/>
        </w:rPr>
        <w:t>result</w:t>
      </w:r>
      <w:r w:rsidR="007551CF">
        <w:rPr>
          <w:rFonts w:cstheme="minorHAnsi"/>
        </w:rPr>
        <w:t>ing</w:t>
      </w:r>
      <w:r w:rsidR="00EC26A9">
        <w:rPr>
          <w:rFonts w:cstheme="minorHAnsi"/>
        </w:rPr>
        <w:t xml:space="preserve"> from</w:t>
      </w:r>
      <w:r w:rsidR="004D2509">
        <w:rPr>
          <w:rFonts w:cstheme="minorHAnsi"/>
        </w:rPr>
        <w:t xml:space="preserve"> local improvisation</w:t>
      </w:r>
      <w:r w:rsidR="00EC26A9">
        <w:rPr>
          <w:rFonts w:cstheme="minorHAnsi"/>
        </w:rPr>
        <w:t xml:space="preserve"> </w:t>
      </w:r>
      <w:r w:rsidR="00EC26A9">
        <w:rPr>
          <w:rFonts w:cstheme="minorHAnsi"/>
        </w:rPr>
        <w:fldChar w:fldCharType="begin" w:fldLock="1"/>
      </w:r>
      <w:r w:rsidR="008E390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r w:rsidR="00EC26A9">
        <w:rPr>
          <w:rFonts w:cstheme="minorHAnsi"/>
        </w:rPr>
        <w:fldChar w:fldCharType="end"/>
      </w:r>
      <w:r w:rsidR="00EC26A9">
        <w:rPr>
          <w:rFonts w:cstheme="minorHAnsi"/>
        </w:rPr>
        <w:t>. Such a conception of HISs as complex adaptive systems</w:t>
      </w:r>
      <w:r w:rsidR="00C60DFC">
        <w:rPr>
          <w:rFonts w:cstheme="minorHAnsi"/>
        </w:rPr>
        <w:t xml:space="preserve"> </w:t>
      </w:r>
      <w:r w:rsidR="00C60DFC">
        <w:rPr>
          <w:rFonts w:cstheme="minorHAnsi"/>
        </w:rPr>
        <w:fldChar w:fldCharType="begin" w:fldLock="1"/>
      </w:r>
      <w:r w:rsidR="008E390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r w:rsidR="00C60DFC">
        <w:rPr>
          <w:rFonts w:cstheme="minorHAnsi"/>
        </w:rPr>
        <w:fldChar w:fldCharType="end"/>
      </w:r>
      <w:r w:rsidR="00EC26A9">
        <w:rPr>
          <w:rFonts w:cstheme="minorHAnsi"/>
        </w:rPr>
        <w:t xml:space="preserve"> is contrary to a normative idea of planned actions and outcomes, instead acknowledging the bounded understanding and control </w:t>
      </w:r>
      <w:r w:rsidR="00C60DFC">
        <w:rPr>
          <w:rFonts w:cstheme="minorHAnsi"/>
        </w:rPr>
        <w:t xml:space="preserve">that </w:t>
      </w:r>
      <w:r w:rsidR="00EC26A9">
        <w:rPr>
          <w:rFonts w:cstheme="minorHAnsi"/>
        </w:rPr>
        <w:t xml:space="preserve">actors </w:t>
      </w:r>
      <w:r w:rsidR="006B300B">
        <w:rPr>
          <w:rFonts w:cstheme="minorHAnsi"/>
        </w:rPr>
        <w:t xml:space="preserve">actually </w:t>
      </w:r>
      <w:r w:rsidR="00EC26A9">
        <w:rPr>
          <w:rFonts w:cstheme="minorHAnsi"/>
        </w:rPr>
        <w:t xml:space="preserve">have. </w:t>
      </w:r>
      <w:commentRangeStart w:id="74"/>
      <w:commentRangeStart w:id="75"/>
      <w:r w:rsidR="00322A06" w:rsidRPr="00484E71">
        <w:rPr>
          <w:rFonts w:cstheme="minorHAnsi"/>
        </w:rPr>
        <w:t>It is for this reason that</w:t>
      </w:r>
      <w:r w:rsidR="00322A06">
        <w:t xml:space="preserve"> standards and regulations for </w:t>
      </w:r>
      <w:commentRangeStart w:id="76"/>
      <w:r w:rsidR="00322A06">
        <w:t>medical device</w:t>
      </w:r>
      <w:r w:rsidR="007A4AE6">
        <w:t xml:space="preserve">s </w:t>
      </w:r>
      <w:commentRangeEnd w:id="76"/>
      <w:r w:rsidR="00224D89">
        <w:rPr>
          <w:rStyle w:val="CommentReference"/>
        </w:rPr>
        <w:commentReference w:id="76"/>
      </w:r>
      <w:r w:rsidR="0022366B">
        <w:t xml:space="preserve">now </w:t>
      </w:r>
      <w:r w:rsidR="007A4AE6">
        <w:t xml:space="preserve">recognise the need for a systems perspective and </w:t>
      </w:r>
      <w:r w:rsidR="00322A06">
        <w:t xml:space="preserve">consider system configurations and processes for device integration </w:t>
      </w:r>
      <w:del w:id="77" w:author="Ciarán McInerney" w:date="2020-07-30T12:53:00Z">
        <w:r w:rsidR="007A4AE6" w:rsidDel="004B37F8">
          <w:fldChar w:fldCharType="begin" w:fldLock="1"/>
        </w:r>
        <w:r w:rsidR="008E3903" w:rsidDel="004B37F8">
          <w:del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IEC, 2006, 2009, 2011; Chadwick &lt;i&gt;et al.&lt;/i&gt;, 2012)","manualFormatting":"(e.g. IEC, 2006, 2009, 2011; see Chadwick et al., 2012 for discussion)","plainTextFormattedCitation":"(IEC, 2006, 2009, 2011; Chadwick et al., 2012)","previouslyFormattedCitation":"(IEC, 2006, 2009, 2011; Chadwick &lt;i&gt;et al.&lt;/i&gt;, 2012)"},"properties":{"noteIndex":0},"schema":"https://github.com/citation-style-language/schema/raw/master/csl-citation.json"}</w:delInstrText>
        </w:r>
        <w:r w:rsidR="007A4AE6" w:rsidDel="004B37F8">
          <w:fldChar w:fldCharType="separate"/>
        </w:r>
        <w:r w:rsidR="00B80719" w:rsidDel="004B37F8">
          <w:rPr>
            <w:noProof/>
          </w:rPr>
          <w:delText xml:space="preserve">(e.g. </w:delText>
        </w:r>
        <w:r w:rsidR="00B80719" w:rsidRPr="00B80719" w:rsidDel="004B37F8">
          <w:rPr>
            <w:noProof/>
          </w:rPr>
          <w:delText>IEC, 2006, 2009, 2011</w:delText>
        </w:r>
        <w:r w:rsidR="00B80719" w:rsidDel="004B37F8">
          <w:rPr>
            <w:noProof/>
          </w:rPr>
          <w:delText>; see Chadwick et al., 2012 for discussion</w:delText>
        </w:r>
        <w:r w:rsidR="00B80719" w:rsidRPr="00B80719" w:rsidDel="004B37F8">
          <w:rPr>
            <w:noProof/>
          </w:rPr>
          <w:delText>)</w:delText>
        </w:r>
        <w:r w:rsidR="007A4AE6" w:rsidDel="004B37F8">
          <w:fldChar w:fldCharType="end"/>
        </w:r>
        <w:r w:rsidR="007A4AE6" w:rsidDel="004B37F8">
          <w:delText>.</w:delText>
        </w:r>
        <w:r w:rsidR="000C78E4" w:rsidDel="004B37F8">
          <w:delText xml:space="preserve"> </w:delText>
        </w:r>
        <w:commentRangeStart w:id="78"/>
        <w:commentRangeStart w:id="79"/>
        <w:r w:rsidR="000C78E4" w:rsidDel="004B37F8">
          <w:fldChar w:fldCharType="begin" w:fldLock="1"/>
        </w:r>
        <w:r w:rsidR="008E3903" w:rsidDel="004B37F8">
          <w:del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Abbas and Atiquzzaman, 2019)","manualFormatting":"Yaqoob et al. (2019)","plainTextFormattedCitation":"(Yaqoob, Abbas and Atiquzzaman, 2019)","previouslyFormattedCitation":"(Yaqoob, Abbas and Atiquzzaman, 2019)"},"properties":{"noteIndex":0},"schema":"https://github.com/citation-style-language/schema/raw/master/csl-citation.json"}</w:delInstrText>
        </w:r>
        <w:r w:rsidR="000C78E4" w:rsidDel="004B37F8">
          <w:fldChar w:fldCharType="separate"/>
        </w:r>
        <w:r w:rsidR="000C78E4" w:rsidRPr="00E971A6" w:rsidDel="004B37F8">
          <w:rPr>
            <w:noProof/>
          </w:rPr>
          <w:delText xml:space="preserve">Yaqoob et al. </w:delText>
        </w:r>
        <w:r w:rsidR="000C78E4" w:rsidDel="004B37F8">
          <w:rPr>
            <w:noProof/>
          </w:rPr>
          <w:delText>(</w:delText>
        </w:r>
        <w:r w:rsidR="000C78E4" w:rsidRPr="00E971A6" w:rsidDel="004B37F8">
          <w:rPr>
            <w:noProof/>
          </w:rPr>
          <w:delText>2019)</w:delText>
        </w:r>
        <w:r w:rsidR="000C78E4" w:rsidDel="004B37F8">
          <w:fldChar w:fldCharType="end"/>
        </w:r>
        <w:r w:rsidR="000C78E4" w:rsidDel="004B37F8">
          <w:delText xml:space="preserve"> provide a lengthy report on the security and regulatory vulnerabilities associated with networked medical devices, while </w:delText>
        </w:r>
        <w:r w:rsidR="000C78E4" w:rsidDel="004B37F8">
          <w:fldChar w:fldCharType="begin" w:fldLock="1"/>
        </w:r>
        <w:r w:rsidR="008E3903" w:rsidDel="004B37F8">
          <w:del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nd Grieve, 2016)","manualFormatting":"Benson and Grieve (2016)","plainTextFormattedCitation":"(Benson and Grieve, 2016)","previouslyFormattedCitation":"(Benson and Grieve, 2016)"},"properties":{"noteIndex":0},"schema":"https://github.com/citation-style-language/schema/raw/master/csl-citation.json"}</w:delInstrText>
        </w:r>
        <w:r w:rsidR="000C78E4" w:rsidDel="004B37F8">
          <w:fldChar w:fldCharType="separate"/>
        </w:r>
        <w:r w:rsidR="000C78E4" w:rsidDel="004B37F8">
          <w:rPr>
            <w:noProof/>
          </w:rPr>
          <w:delText>Benson and Grieve (</w:delText>
        </w:r>
        <w:r w:rsidR="000C78E4" w:rsidRPr="000C78E4" w:rsidDel="004B37F8">
          <w:rPr>
            <w:noProof/>
          </w:rPr>
          <w:delText>2016)</w:delText>
        </w:r>
        <w:r w:rsidR="000C78E4" w:rsidDel="004B37F8">
          <w:fldChar w:fldCharType="end"/>
        </w:r>
        <w:r w:rsidR="000C78E4" w:rsidDel="004B37F8">
          <w:delText xml:space="preserve"> provide a thorough discussion of the principles of health interoperability.</w:delText>
        </w:r>
        <w:commentRangeEnd w:id="74"/>
        <w:r w:rsidR="000C663C" w:rsidDel="004B37F8">
          <w:rPr>
            <w:rStyle w:val="CommentReference"/>
          </w:rPr>
          <w:commentReference w:id="74"/>
        </w:r>
        <w:commentRangeEnd w:id="75"/>
        <w:r w:rsidR="0093483F" w:rsidDel="004B37F8">
          <w:rPr>
            <w:rStyle w:val="CommentReference"/>
          </w:rPr>
          <w:commentReference w:id="75"/>
        </w:r>
      </w:del>
      <w:commentRangeEnd w:id="78"/>
      <w:r w:rsidR="00E124EC">
        <w:rPr>
          <w:rStyle w:val="CommentReference"/>
        </w:rPr>
        <w:commentReference w:id="78"/>
      </w:r>
      <w:commentRangeEnd w:id="79"/>
      <w:r w:rsidR="004B37F8">
        <w:rPr>
          <w:rStyle w:val="CommentReference"/>
        </w:rPr>
        <w:commentReference w:id="79"/>
      </w:r>
    </w:p>
    <w:p w14:paraId="3BB0EAC7" w14:textId="48204B49" w:rsidR="0032493D" w:rsidRDefault="006B300B" w:rsidP="0032493D">
      <w:pPr>
        <w:rPr>
          <w:color w:val="4472C4" w:themeColor="accent5"/>
        </w:rPr>
      </w:pPr>
      <w:moveFromRangeStart w:id="80" w:author="Ciarán McInerney" w:date="2020-07-30T13:13:00Z" w:name="move47007235"/>
      <w:moveFrom w:id="81" w:author="Ciarán McInerney" w:date="2020-07-30T13:13:00Z">
        <w:r w:rsidDel="00F27F17">
          <w:t xml:space="preserve">There is a need for rigorous </w:t>
        </w:r>
        <w:commentRangeStart w:id="82"/>
        <w:r w:rsidDel="00F27F17">
          <w:t>study</w:t>
        </w:r>
        <w:commentRangeEnd w:id="82"/>
        <w:r w:rsidR="00EE3D59" w:rsidDel="00F27F17">
          <w:rPr>
            <w:rStyle w:val="CommentReference"/>
          </w:rPr>
          <w:commentReference w:id="82"/>
        </w:r>
        <w:r w:rsidDel="00F27F17">
          <w:t xml:space="preserve"> of the relationship between HISs and patient safety, i.e. a </w:t>
        </w:r>
        <w:commentRangeStart w:id="83"/>
        <w:commentRangeStart w:id="84"/>
        <w:r w:rsidDel="00F27F17">
          <w:t xml:space="preserve">Safety Informatics. </w:t>
        </w:r>
        <w:commentRangeEnd w:id="83"/>
        <w:r w:rsidR="00055534" w:rsidDel="00F27F17">
          <w:rPr>
            <w:rStyle w:val="CommentReference"/>
          </w:rPr>
          <w:commentReference w:id="83"/>
        </w:r>
        <w:commentRangeEnd w:id="84"/>
        <w:r w:rsidR="00F27F17" w:rsidDel="00F27F17">
          <w:rPr>
            <w:rStyle w:val="CommentReference"/>
          </w:rPr>
          <w:commentReference w:id="84"/>
        </w:r>
      </w:moveFrom>
      <w:moveFromRangeEnd w:id="80"/>
      <w:commentRangeStart w:id="85"/>
      <w:commentRangeStart w:id="86"/>
      <w:r>
        <w:t>C</w:t>
      </w:r>
      <w:r w:rsidR="00484E71">
        <w:t xml:space="preserve">hallenges </w:t>
      </w:r>
      <w:commentRangeEnd w:id="85"/>
      <w:r w:rsidR="009A26AB">
        <w:rPr>
          <w:rStyle w:val="CommentReference"/>
        </w:rPr>
        <w:commentReference w:id="85"/>
      </w:r>
      <w:commentRangeEnd w:id="86"/>
      <w:r w:rsidR="00F27F17">
        <w:rPr>
          <w:rStyle w:val="CommentReference"/>
        </w:rPr>
        <w:commentReference w:id="86"/>
      </w:r>
      <w:commentRangeStart w:id="87"/>
      <w:commentRangeStart w:id="88"/>
      <w:r w:rsidR="00484E71">
        <w:t>posed</w:t>
      </w:r>
      <w:commentRangeEnd w:id="87"/>
      <w:r w:rsidR="00055534">
        <w:rPr>
          <w:rStyle w:val="CommentReference"/>
        </w:rPr>
        <w:commentReference w:id="87"/>
      </w:r>
      <w:commentRangeEnd w:id="88"/>
      <w:r w:rsidR="00F27F17">
        <w:rPr>
          <w:rStyle w:val="CommentReference"/>
        </w:rPr>
        <w:commentReference w:id="88"/>
      </w:r>
      <w:r w:rsidR="00484E71">
        <w:t xml:space="preserve"> by </w:t>
      </w:r>
      <w:r w:rsidR="00D10464">
        <w:t xml:space="preserve">an increasingly-complex </w:t>
      </w:r>
      <w:r w:rsidR="00CB1C67">
        <w:t>HIS</w:t>
      </w:r>
      <w:r w:rsidR="00D10464">
        <w:t xml:space="preserve"> </w:t>
      </w:r>
      <w:r w:rsidR="00484E71" w:rsidRPr="0032493D">
        <w:t>include</w:t>
      </w:r>
      <w:r w:rsidR="004E5CE1">
        <w:t>:</w:t>
      </w:r>
      <w:r w:rsidR="00484E71" w:rsidRPr="0032493D">
        <w:t xml:space="preserve"> </w:t>
      </w:r>
      <w:r w:rsidR="00D10464">
        <w:t xml:space="preserve">innovations </w:t>
      </w:r>
      <w:r w:rsidR="00484E71" w:rsidRPr="0032493D">
        <w:t xml:space="preserve">that are </w:t>
      </w:r>
      <w:r w:rsidR="00E124EC">
        <w:t>un</w:t>
      </w:r>
      <w:r w:rsidR="00484E71" w:rsidRPr="0032493D">
        <w:t xml:space="preserve">likely to be equally affordable </w:t>
      </w:r>
      <w:r w:rsidR="00E124EC">
        <w:t>and</w:t>
      </w:r>
      <w:r w:rsidR="00E124EC" w:rsidRPr="0032493D">
        <w:t xml:space="preserve"> </w:t>
      </w:r>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w:t>
      </w:r>
      <w:commentRangeStart w:id="89"/>
      <w:ins w:id="90" w:author="Dawn Dowding" w:date="2020-07-17T15:44:00Z">
        <w:r w:rsidR="00B51A64">
          <w:t xml:space="preserve">implications associated with multiple HISs interacting </w:t>
        </w:r>
      </w:ins>
      <w:commentRangeEnd w:id="89"/>
      <w:r w:rsidR="004B37F8">
        <w:rPr>
          <w:rStyle w:val="CommentReference"/>
        </w:rPr>
        <w:commentReference w:id="89"/>
      </w:r>
      <w:r w:rsidR="00D10464">
        <w:t xml:space="preserve">and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ins w:id="91" w:author="Richard Williams" w:date="2020-07-21T09:46:00Z">
        <w:r w:rsidR="007551CF">
          <w:t>;</w:t>
        </w:r>
      </w:ins>
      <w:del w:id="92" w:author="Richard Williams" w:date="2020-07-21T09:46:00Z">
        <w:r w:rsidR="00427C91" w:rsidDel="007551CF">
          <w:delText>,</w:delText>
        </w:r>
      </w:del>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t xml:space="preserve">are associated with </w:t>
      </w:r>
      <w:r w:rsidR="00427C91">
        <w:t xml:space="preserve">known </w:t>
      </w:r>
      <w:r>
        <w:t xml:space="preserve">and unknown </w:t>
      </w:r>
      <w:r w:rsidR="00427C91">
        <w:t xml:space="preserve">implications for patient safety, which </w:t>
      </w:r>
      <w:r>
        <w:t>need to be addressed for responsible provision of healthcare.</w:t>
      </w:r>
      <w:ins w:id="93" w:author="Ciarán McInerney" w:date="2020-07-30T13:13:00Z">
        <w:r w:rsidR="00F27F17" w:rsidRPr="00F27F17">
          <w:t xml:space="preserve"> </w:t>
        </w:r>
      </w:ins>
      <w:ins w:id="94" w:author="Ciarán McInerney" w:date="2020-07-30T13:14:00Z">
        <w:r w:rsidR="00F27F17">
          <w:t xml:space="preserve">What is needed is </w:t>
        </w:r>
      </w:ins>
      <w:moveToRangeStart w:id="95" w:author="Ciarán McInerney" w:date="2020-07-30T13:13:00Z" w:name="move47007235"/>
      <w:moveTo w:id="96" w:author="Ciarán McInerney" w:date="2020-07-30T13:13:00Z">
        <w:del w:id="97" w:author="Ciarán McInerney" w:date="2020-07-30T13:14:00Z">
          <w:r w:rsidR="00F27F17" w:rsidDel="00EE199C">
            <w:delText xml:space="preserve">There is a need for </w:delText>
          </w:r>
        </w:del>
        <w:r w:rsidR="00F27F17">
          <w:t xml:space="preserve">rigorous </w:t>
        </w:r>
        <w:commentRangeStart w:id="98"/>
        <w:r w:rsidR="00F27F17">
          <w:t>study</w:t>
        </w:r>
        <w:commentRangeEnd w:id="98"/>
        <w:r w:rsidR="00F27F17">
          <w:rPr>
            <w:rStyle w:val="CommentReference"/>
          </w:rPr>
          <w:commentReference w:id="98"/>
        </w:r>
        <w:r w:rsidR="00F27F17">
          <w:t xml:space="preserve"> of the relationship between HISs and patient safety, i.e. a </w:t>
        </w:r>
        <w:commentRangeStart w:id="99"/>
        <w:commentRangeStart w:id="100"/>
        <w:r w:rsidR="00F27F17">
          <w:t xml:space="preserve">Safety Informatics. </w:t>
        </w:r>
        <w:commentRangeEnd w:id="99"/>
        <w:r w:rsidR="00F27F17">
          <w:rPr>
            <w:rStyle w:val="CommentReference"/>
          </w:rPr>
          <w:commentReference w:id="99"/>
        </w:r>
        <w:commentRangeEnd w:id="100"/>
        <w:r w:rsidR="00F27F17">
          <w:rPr>
            <w:rStyle w:val="CommentReference"/>
          </w:rPr>
          <w:commentReference w:id="100"/>
        </w:r>
      </w:moveTo>
      <w:moveToRangeEnd w:id="95"/>
    </w:p>
    <w:p w14:paraId="3824A9E3" w14:textId="1FFB60CB" w:rsidR="005843D6" w:rsidDel="00F27F17" w:rsidRDefault="005843D6" w:rsidP="0060263F">
      <w:pPr>
        <w:rPr>
          <w:del w:id="101" w:author="Ciarán McInerney" w:date="2020-07-30T13:13:00Z"/>
        </w:rPr>
      </w:pPr>
    </w:p>
    <w:p w14:paraId="45C8FACF" w14:textId="7A851EAF" w:rsidR="00AB3439" w:rsidDel="00F27F17" w:rsidRDefault="00D77B4B" w:rsidP="00865C67">
      <w:pPr>
        <w:pStyle w:val="Heading2"/>
        <w:rPr>
          <w:del w:id="102" w:author="Ciarán McInerney" w:date="2020-07-30T13:13:00Z"/>
        </w:rPr>
      </w:pPr>
      <w:commentRangeStart w:id="103"/>
      <w:commentRangeStart w:id="104"/>
      <w:commentRangeStart w:id="105"/>
      <w:commentRangeStart w:id="106"/>
      <w:del w:id="107" w:author="Ciarán McInerney" w:date="2020-07-30T13:13:00Z">
        <w:r w:rsidDel="00F27F17">
          <w:delText>Safety Informatics</w:delText>
        </w:r>
        <w:commentRangeEnd w:id="103"/>
        <w:r w:rsidR="00E124EC" w:rsidDel="00F27F17">
          <w:rPr>
            <w:rStyle w:val="CommentReference"/>
            <w:rFonts w:asciiTheme="minorHAnsi" w:eastAsiaTheme="minorHAnsi" w:hAnsiTheme="minorHAnsi" w:cstheme="minorBidi"/>
          </w:rPr>
          <w:commentReference w:id="103"/>
        </w:r>
        <w:commentRangeEnd w:id="104"/>
        <w:commentRangeEnd w:id="105"/>
        <w:commentRangeEnd w:id="106"/>
        <w:r w:rsidR="00F27F17" w:rsidDel="00F27F17">
          <w:rPr>
            <w:rStyle w:val="CommentReference"/>
            <w:rFonts w:asciiTheme="minorHAnsi" w:eastAsiaTheme="minorHAnsi" w:hAnsiTheme="minorHAnsi" w:cstheme="minorBidi"/>
          </w:rPr>
          <w:commentReference w:id="104"/>
        </w:r>
        <w:r w:rsidR="00AA2E81" w:rsidDel="00F27F17">
          <w:rPr>
            <w:rStyle w:val="CommentReference"/>
            <w:rFonts w:asciiTheme="minorHAnsi" w:eastAsiaTheme="minorHAnsi" w:hAnsiTheme="minorHAnsi" w:cstheme="minorBidi"/>
          </w:rPr>
          <w:commentReference w:id="105"/>
        </w:r>
        <w:r w:rsidR="00F27F17" w:rsidDel="00F27F17">
          <w:rPr>
            <w:rStyle w:val="CommentReference"/>
            <w:rFonts w:asciiTheme="minorHAnsi" w:eastAsiaTheme="minorHAnsi" w:hAnsiTheme="minorHAnsi" w:cstheme="minorBidi"/>
          </w:rPr>
          <w:commentReference w:id="106"/>
        </w:r>
      </w:del>
    </w:p>
    <w:p w14:paraId="3BC4C3AE" w14:textId="7156F05C" w:rsidR="004E5CE1" w:rsidRPr="00322A06" w:rsidRDefault="00EE199C" w:rsidP="004E5CE1">
      <w:ins w:id="108" w:author="Ciarán McInerney" w:date="2020-07-30T13:15:00Z">
        <w:r>
          <w:t xml:space="preserve">Although </w:t>
        </w:r>
      </w:ins>
      <w:ins w:id="109" w:author="Ciarán McInerney" w:date="2020-07-30T13:16:00Z">
        <w:r>
          <w:t xml:space="preserve">there is </w:t>
        </w:r>
      </w:ins>
      <w:ins w:id="110" w:author="Ciarán McInerney" w:date="2020-07-30T13:15:00Z">
        <w:r>
          <w:t xml:space="preserve">no </w:t>
        </w:r>
      </w:ins>
      <w:ins w:id="111" w:author="Ciarán McInerney" w:date="2020-07-30T13:16:00Z">
        <w:r>
          <w:t xml:space="preserve">official </w:t>
        </w:r>
      </w:ins>
      <w:ins w:id="112" w:author="Ciarán McInerney" w:date="2020-07-30T13:15:00Z">
        <w:r>
          <w:t xml:space="preserve">definition of </w:t>
        </w:r>
      </w:ins>
      <w:ins w:id="113" w:author="Ciarán McInerney" w:date="2020-07-30T13:16:00Z">
        <w:r>
          <w:t>S</w:t>
        </w:r>
      </w:ins>
      <w:ins w:id="114" w:author="Ciarán McInerney" w:date="2020-07-30T13:15:00Z">
        <w:r>
          <w:t xml:space="preserve">afety </w:t>
        </w:r>
      </w:ins>
      <w:ins w:id="115" w:author="Ciarán McInerney" w:date="2020-07-30T13:16:00Z">
        <w:r>
          <w:t>I</w:t>
        </w:r>
      </w:ins>
      <w:ins w:id="116" w:author="Ciarán McInerney" w:date="2020-07-30T13:15:00Z">
        <w:r>
          <w:t xml:space="preserve">nformatics, </w:t>
        </w:r>
      </w:ins>
      <w:commentRangeStart w:id="117"/>
      <w:commentRangeStart w:id="118"/>
      <w:del w:id="119" w:author="Ciarán McInerney" w:date="2020-07-30T13:16:00Z">
        <w:r w:rsidR="00151E77" w:rsidDel="00EE199C">
          <w:delText>T</w:delText>
        </w:r>
      </w:del>
      <w:ins w:id="120" w:author="Ciarán McInerney" w:date="2020-07-30T13:16:00Z">
        <w:r>
          <w:t>t</w:t>
        </w:r>
      </w:ins>
      <w:r w:rsidR="00151E77">
        <w:t>he International Medical Informatics Association</w:t>
      </w:r>
      <w:del w:id="121" w:author="Ciarán McInerney" w:date="2020-07-30T13:18:00Z">
        <w:r w:rsidR="00151E77" w:rsidDel="00EE199C">
          <w:delText xml:space="preserve"> (IMIA)</w:delText>
        </w:r>
      </w:del>
      <w:r w:rsidR="00151E77">
        <w:t xml:space="preserve">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ins w:id="122" w:author="Ciarán McInerney" w:date="2020-07-30T13:16:00Z">
        <w:r>
          <w:rPr>
            <w:i/>
          </w:rPr>
          <w:t xml:space="preserve"> </w:t>
        </w:r>
        <w:r w:rsidRPr="00EE199C">
          <w:rPr>
            <w:rPrChange w:id="123" w:author="Ciarán McInerney" w:date="2020-07-30T13:16:00Z">
              <w:rPr>
                <w:i/>
              </w:rPr>
            </w:rPrChange>
          </w:rPr>
          <w:t>[and</w:t>
        </w:r>
      </w:ins>
      <w:ins w:id="124" w:author="Ciarán McInerney" w:date="2020-07-30T13:17:00Z">
        <w:r>
          <w:t xml:space="preserve"> focusing on</w:t>
        </w:r>
      </w:ins>
      <w:ins w:id="125" w:author="Ciarán McInerney" w:date="2020-07-30T13:16:00Z">
        <w:r w:rsidRPr="00EE199C">
          <w:rPr>
            <w:rPrChange w:id="126" w:author="Ciarán McInerney" w:date="2020-07-30T13:16:00Z">
              <w:rPr>
                <w:i/>
              </w:rPr>
            </w:rPrChange>
          </w:rPr>
          <w:t>]</w:t>
        </w:r>
      </w:ins>
      <w:del w:id="127" w:author="Ciarán McInerney" w:date="2020-07-30T13:17:00Z">
        <w:r w:rsidR="00151E77" w:rsidDel="00EE199C">
          <w:rPr>
            <w:i/>
          </w:rPr>
          <w:delText>. The focus…is on</w:delText>
        </w:r>
        <w:r w:rsidR="00151E77" w:rsidRPr="00357A11" w:rsidDel="00EE199C">
          <w:rPr>
            <w:i/>
          </w:rPr>
          <w:delText>…</w:delText>
        </w:r>
      </w:del>
      <w:ins w:id="128" w:author="Ciarán McInerney" w:date="2020-07-30T13:17:00Z">
        <w:r>
          <w:rPr>
            <w:i/>
          </w:rPr>
          <w:t xml:space="preserve"> </w:t>
        </w:r>
      </w:ins>
      <w:r w:rsidR="00151E77" w:rsidRPr="00357A11">
        <w:rPr>
          <w:i/>
        </w:rPr>
        <w:t>how healthcare information systems can improve patient safety, as well as identifying and rectifying safety issues</w:t>
      </w:r>
      <w:r w:rsidR="00151E77">
        <w:t xml:space="preserve">” </w:t>
      </w:r>
      <w:r w:rsidR="00151E77">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rsidR="00151E77">
        <w:fldChar w:fldCharType="separate"/>
      </w:r>
      <w:r w:rsidR="00351A05" w:rsidRPr="00351A05">
        <w:rPr>
          <w:noProof/>
        </w:rPr>
        <w:t>(IMIA WG7, 2018)</w:t>
      </w:r>
      <w:r w:rsidR="00151E77">
        <w:fldChar w:fldCharType="end"/>
      </w:r>
      <w:r w:rsidR="00151E77">
        <w:t>.</w:t>
      </w:r>
      <w:r w:rsidR="004E5CE1">
        <w:t xml:space="preserve"> </w:t>
      </w:r>
      <w:commentRangeEnd w:id="117"/>
      <w:r w:rsidR="00E124EC">
        <w:rPr>
          <w:rStyle w:val="CommentReference"/>
        </w:rPr>
        <w:commentReference w:id="117"/>
      </w:r>
      <w:commentRangeEnd w:id="118"/>
      <w:r>
        <w:rPr>
          <w:rStyle w:val="CommentReference"/>
        </w:rPr>
        <w:commentReference w:id="118"/>
      </w:r>
      <w:r w:rsidR="004E5CE1">
        <w:t xml:space="preserve">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del w:id="129" w:author="Ciarán McInerney" w:date="2020-07-30T13:29:00Z">
        <w:r w:rsidR="004E5CE1" w:rsidDel="00CF5587">
          <w:delText xml:space="preserve">. The framework </w:delText>
        </w:r>
      </w:del>
      <w:ins w:id="130" w:author="Ciarán McInerney" w:date="2020-07-30T13:29:00Z">
        <w:r w:rsidR="00CF5587">
          <w:t xml:space="preserve"> ,which </w:t>
        </w:r>
      </w:ins>
      <w:r w:rsidR="004E5CE1">
        <w:t>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w:t>
      </w:r>
      <w:ins w:id="131" w:author="Ciarán McInerney" w:date="2020-07-30T13:28:00Z">
        <w:r w:rsidR="00CF5587">
          <w:t xml:space="preserve">The aim of </w:t>
        </w:r>
      </w:ins>
      <w:r w:rsidR="000C464D">
        <w:t>Safety Informatics</w:t>
      </w:r>
      <w:ins w:id="132" w:author="Ciarán McInerney" w:date="2020-07-30T13:29:00Z">
        <w:r w:rsidR="00CF5587">
          <w:t xml:space="preserve"> </w:t>
        </w:r>
      </w:ins>
      <w:del w:id="133" w:author="Ciarán McInerney" w:date="2020-07-30T13:27:00Z">
        <w:r w:rsidR="000C464D" w:rsidDel="00CF5587">
          <w:delText xml:space="preserve"> </w:delText>
        </w:r>
      </w:del>
      <w:ins w:id="134" w:author="Ciarán McInerney" w:date="2020-07-30T13:28:00Z">
        <w:r w:rsidR="00CF5587">
          <w:t xml:space="preserve">is to </w:t>
        </w:r>
      </w:ins>
      <w:r w:rsidR="00B613F9">
        <w:t>address</w:t>
      </w:r>
      <w:del w:id="135" w:author="Ciarán McInerney" w:date="2020-07-30T13:28:00Z">
        <w:r w:rsidR="00AC4FD6" w:rsidDel="00CF5587">
          <w:delText>es</w:delText>
        </w:r>
      </w:del>
      <w:r w:rsidR="00B613F9">
        <w:t xml:space="preserve"> </w:t>
      </w:r>
      <w:ins w:id="136" w:author="Ciarán McInerney" w:date="2020-07-30T13:29:00Z">
        <w:r w:rsidR="00CF5587">
          <w:t xml:space="preserve">these </w:t>
        </w:r>
      </w:ins>
      <w:del w:id="137" w:author="Ciarán McInerney" w:date="2020-07-30T13:29:00Z">
        <w:r w:rsidR="00B613F9" w:rsidDel="00CF5587">
          <w:delText>problems in</w:delText>
        </w:r>
        <w:r w:rsidR="005646F8" w:rsidDel="00CF5587">
          <w:delText xml:space="preserve"> all of</w:delText>
        </w:r>
        <w:r w:rsidR="00B613F9" w:rsidDel="00CF5587">
          <w:delText xml:space="preserve"> these </w:delText>
        </w:r>
      </w:del>
      <w:r w:rsidR="00B613F9">
        <w:t>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8E390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E11B9">
      <w:pPr>
        <w:pStyle w:val="Heading1"/>
      </w:pPr>
      <w:r>
        <w:t xml:space="preserve">Section 2: </w:t>
      </w:r>
      <w:r w:rsidR="00656305">
        <w:t>Method</w:t>
      </w:r>
    </w:p>
    <w:p w14:paraId="30BE240E" w14:textId="64E5F34F" w:rsidR="00656305" w:rsidRDefault="006A63CC" w:rsidP="00656305">
      <w:r>
        <w:t xml:space="preserve">A workshop of </w:t>
      </w:r>
      <w:commentRangeStart w:id="138"/>
      <w:r w:rsidR="00D77B4B">
        <w:t>14</w:t>
      </w:r>
      <w:r>
        <w:t xml:space="preserve"> </w:t>
      </w:r>
      <w:commentRangeStart w:id="139"/>
      <w:commentRangeStart w:id="140"/>
      <w:commentRangeStart w:id="141"/>
      <w:commentRangeStart w:id="142"/>
      <w:del w:id="143" w:author="Ciarán McInerney" w:date="2020-07-31T09:57:00Z">
        <w:r w:rsidDel="00FC78F5">
          <w:delText>collaborators</w:delText>
        </w:r>
        <w:r w:rsidRPr="00AA44BF" w:rsidDel="00FC78F5">
          <w:delText xml:space="preserve"> </w:delText>
        </w:r>
      </w:del>
      <w:commentRangeEnd w:id="139"/>
      <w:ins w:id="144" w:author="Ciarán McInerney" w:date="2020-07-31T09:57:00Z">
        <w:r w:rsidR="00FC78F5">
          <w:t>health informatics researchers</w:t>
        </w:r>
        <w:r w:rsidR="00FC78F5" w:rsidRPr="00AA44BF">
          <w:t xml:space="preserve"> </w:t>
        </w:r>
      </w:ins>
      <w:r w:rsidR="008077C5">
        <w:rPr>
          <w:rStyle w:val="CommentReference"/>
        </w:rPr>
        <w:commentReference w:id="139"/>
      </w:r>
      <w:commentRangeEnd w:id="140"/>
      <w:r w:rsidR="0093483F">
        <w:rPr>
          <w:rStyle w:val="CommentReference"/>
        </w:rPr>
        <w:commentReference w:id="140"/>
      </w:r>
      <w:commentRangeEnd w:id="141"/>
      <w:commentRangeEnd w:id="138"/>
      <w:r w:rsidR="00901B91">
        <w:rPr>
          <w:rStyle w:val="CommentReference"/>
        </w:rPr>
        <w:commentReference w:id="141"/>
      </w:r>
      <w:commentRangeEnd w:id="142"/>
      <w:r w:rsidR="00FC78F5">
        <w:rPr>
          <w:rStyle w:val="CommentReference"/>
        </w:rPr>
        <w:commentReference w:id="142"/>
      </w:r>
      <w:r w:rsidR="00BF3A64">
        <w:rPr>
          <w:rStyle w:val="CommentReference"/>
        </w:rPr>
        <w:commentReference w:id="138"/>
      </w:r>
      <w:r>
        <w:t>was convened who represent those who develop</w:t>
      </w:r>
      <w:r w:rsidR="00E124EC">
        <w:t xml:space="preserve"> and</w:t>
      </w:r>
      <w:r>
        <w:t xml:space="preserve"> evaluate </w:t>
      </w:r>
      <w:r w:rsidR="00E124EC">
        <w:t>HIT</w:t>
      </w:r>
      <w:r w:rsidRPr="001809FF">
        <w:t>.</w:t>
      </w:r>
      <w:r w:rsidR="005646F8">
        <w:t xml:space="preserve"> C</w:t>
      </w:r>
      <w:r w:rsidR="005646F8" w:rsidRPr="001809FF">
        <w:t>ollaborators discussed the patient-safety implications of the challenges posed</w:t>
      </w:r>
      <w:r w:rsidR="005646F8">
        <w:t xml:space="preserve"> by a</w:t>
      </w:r>
      <w:r w:rsidR="00B11DC6" w:rsidRPr="001809FF">
        <w:t xml:space="preserve"> set of new and emerging </w:t>
      </w:r>
      <w:commentRangeStart w:id="145"/>
      <w:commentRangeStart w:id="146"/>
      <w:r w:rsidR="00E124EC">
        <w:t>HITs</w:t>
      </w:r>
      <w:r w:rsidR="005646F8">
        <w:t xml:space="preserve"> that</w:t>
      </w:r>
      <w:r w:rsidR="00B11DC6" w:rsidRPr="001809FF">
        <w:t xml:space="preserve"> were collated from a scoping review of the academic, commercial and grey literature relating to </w:t>
      </w:r>
      <w:proofErr w:type="gramStart"/>
      <w:r w:rsidR="00CB1C67">
        <w:t>HIS</w:t>
      </w:r>
      <w:r w:rsidR="00B11DC6" w:rsidRPr="001809FF">
        <w:t>s</w:t>
      </w:r>
      <w:commentRangeEnd w:id="145"/>
      <w:proofErr w:type="gramEnd"/>
      <w:r w:rsidR="001846F5">
        <w:rPr>
          <w:rStyle w:val="CommentReference"/>
        </w:rPr>
        <w:commentReference w:id="145"/>
      </w:r>
      <w:commentRangeEnd w:id="146"/>
      <w:r w:rsidR="00FC78F5">
        <w:rPr>
          <w:rStyle w:val="CommentReference"/>
        </w:rPr>
        <w:commentReference w:id="146"/>
      </w:r>
      <w:r w:rsidR="00B11DC6" w:rsidRPr="001809FF">
        <w:t>.</w:t>
      </w:r>
      <w:r w:rsidR="001809FF" w:rsidRPr="001809FF">
        <w:t xml:space="preserve"> In subsequent meetings, the group collated and synthesised contributions to 1) describe characteristics of new and emerging </w:t>
      </w:r>
      <w:r w:rsidR="001846F5">
        <w:t>HITs</w:t>
      </w:r>
      <w:r w:rsidR="001809FF" w:rsidRPr="001809FF">
        <w:t xml:space="preserve">, 2) </w:t>
      </w:r>
      <w:commentRangeStart w:id="147"/>
      <w:commentRangeStart w:id="148"/>
      <w:r w:rsidR="001809FF" w:rsidRPr="001809FF">
        <w:t xml:space="preserve">describe the challenges posed by </w:t>
      </w:r>
      <w:commentRangeStart w:id="149"/>
      <w:commentRangeStart w:id="150"/>
      <w:del w:id="151" w:author="Ciarán McInerney" w:date="2020-07-31T10:01:00Z">
        <w:r w:rsidR="001809FF" w:rsidRPr="001809FF" w:rsidDel="00FC78F5">
          <w:delText xml:space="preserve">evolving </w:delText>
        </w:r>
        <w:commentRangeEnd w:id="149"/>
        <w:r w:rsidR="004D2381" w:rsidDel="00FC78F5">
          <w:rPr>
            <w:rStyle w:val="CommentReference"/>
          </w:rPr>
          <w:commentReference w:id="149"/>
        </w:r>
        <w:commentRangeEnd w:id="150"/>
        <w:r w:rsidR="00FC78F5" w:rsidDel="00FC78F5">
          <w:rPr>
            <w:rStyle w:val="CommentReference"/>
          </w:rPr>
          <w:commentReference w:id="150"/>
        </w:r>
      </w:del>
      <w:r w:rsidR="00CB1C67">
        <w:t>HIS</w:t>
      </w:r>
      <w:r w:rsidR="00AC4FD6">
        <w:t>s</w:t>
      </w:r>
      <w:commentRangeEnd w:id="147"/>
      <w:r w:rsidR="001846F5">
        <w:rPr>
          <w:rStyle w:val="CommentReference"/>
        </w:rPr>
        <w:commentReference w:id="147"/>
      </w:r>
      <w:commentRangeEnd w:id="148"/>
      <w:r w:rsidR="00855CDE">
        <w:rPr>
          <w:rStyle w:val="CommentReference"/>
        </w:rPr>
        <w:commentReference w:id="148"/>
      </w:r>
      <w:r w:rsidR="001809FF" w:rsidRPr="001809FF">
        <w:t>, 3) describe the patient-safety implications of the</w:t>
      </w:r>
      <w:r w:rsidR="001846F5">
        <w:t>se</w:t>
      </w:r>
      <w:r w:rsidR="001809FF" w:rsidRPr="001809FF">
        <w:t xml:space="preserve"> challenges, and 4) recommend approaches to address the patient-safety implications</w:t>
      </w:r>
      <w:r w:rsidR="001809FF">
        <w:t>.</w:t>
      </w:r>
    </w:p>
    <w:p w14:paraId="53476F43" w14:textId="77777777" w:rsidR="00906431" w:rsidRPr="00F76262" w:rsidRDefault="00906431" w:rsidP="00906431">
      <w:r>
        <w:t xml:space="preserve">We define emerging technology as innovation, novel application of an existing technology, or </w:t>
      </w:r>
      <w:commentRangeStart w:id="152"/>
      <w:commentRangeStart w:id="153"/>
      <w:r>
        <w:t>novel uptake or use of an existing technology by an organisation or user</w:t>
      </w:r>
      <w:commentRangeEnd w:id="152"/>
      <w:r w:rsidR="00BF7E4A">
        <w:rPr>
          <w:rStyle w:val="CommentReference"/>
        </w:rPr>
        <w:commentReference w:id="152"/>
      </w:r>
      <w:commentRangeEnd w:id="153"/>
      <w:r w:rsidR="00FC78F5">
        <w:rPr>
          <w:rStyle w:val="CommentReference"/>
        </w:rPr>
        <w:commentReference w:id="153"/>
      </w:r>
      <w:r>
        <w:t>.</w:t>
      </w:r>
      <w:r w:rsidRPr="00F76262">
        <w:t xml:space="preserve"> </w:t>
      </w:r>
      <w:r>
        <w:t>Table x</w:t>
      </w:r>
      <w:commentRangeStart w:id="154"/>
      <w:r w:rsidRPr="00D77B4B">
        <w:rPr>
          <w:highlight w:val="yellow"/>
        </w:rPr>
        <w:t>1</w:t>
      </w:r>
      <w:commentRangeEnd w:id="154"/>
      <w:r>
        <w:rPr>
          <w:rStyle w:val="CommentReference"/>
        </w:rPr>
        <w:commentReference w:id="154"/>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p>
    <w:p w14:paraId="4C5FF7EF" w14:textId="77777777" w:rsidR="00906431" w:rsidRDefault="00906431" w:rsidP="00656305"/>
    <w:p w14:paraId="35067DB6" w14:textId="2B32E2E3" w:rsidR="008E287D" w:rsidRDefault="008E287D" w:rsidP="00656305"/>
    <w:p w14:paraId="4CF81741" w14:textId="22811018" w:rsidR="009D0ABB" w:rsidRDefault="009D0ABB" w:rsidP="00FE11B9">
      <w:pPr>
        <w:pStyle w:val="Heading1"/>
      </w:pPr>
      <w:commentRangeStart w:id="155"/>
      <w:commentRangeStart w:id="156"/>
      <w:commentRangeStart w:id="157"/>
      <w:commentRangeStart w:id="158"/>
      <w:commentRangeStart w:id="159"/>
      <w:commentRangeStart w:id="160"/>
      <w:r>
        <w:t xml:space="preserve">Section 3: </w:t>
      </w:r>
      <w:del w:id="161" w:author="Ciarán McInerney" w:date="2020-07-31T10:10:00Z">
        <w:r w:rsidR="00FB2A79" w:rsidDel="00D256B8">
          <w:delText>Workshop synthesis</w:delText>
        </w:r>
        <w:commentRangeEnd w:id="155"/>
        <w:r w:rsidR="008077C5" w:rsidDel="00D256B8">
          <w:rPr>
            <w:rStyle w:val="CommentReference"/>
            <w:rFonts w:asciiTheme="minorHAnsi" w:eastAsiaTheme="minorHAnsi" w:hAnsiTheme="minorHAnsi" w:cstheme="minorBidi"/>
          </w:rPr>
          <w:commentReference w:id="155"/>
        </w:r>
        <w:commentRangeEnd w:id="156"/>
        <w:r w:rsidR="00906431" w:rsidDel="00D256B8">
          <w:rPr>
            <w:rStyle w:val="CommentReference"/>
            <w:rFonts w:asciiTheme="minorHAnsi" w:eastAsiaTheme="minorHAnsi" w:hAnsiTheme="minorHAnsi" w:cstheme="minorBidi"/>
          </w:rPr>
          <w:commentReference w:id="156"/>
        </w:r>
        <w:commentRangeEnd w:id="157"/>
        <w:r w:rsidR="001846F5" w:rsidDel="00D256B8">
          <w:rPr>
            <w:rStyle w:val="CommentReference"/>
            <w:rFonts w:asciiTheme="minorHAnsi" w:eastAsiaTheme="minorHAnsi" w:hAnsiTheme="minorHAnsi" w:cstheme="minorBidi"/>
          </w:rPr>
          <w:commentReference w:id="157"/>
        </w:r>
        <w:commentRangeEnd w:id="158"/>
        <w:commentRangeEnd w:id="159"/>
        <w:commentRangeEnd w:id="160"/>
        <w:r w:rsidR="00D256B8" w:rsidDel="00D256B8">
          <w:rPr>
            <w:rStyle w:val="CommentReference"/>
            <w:rFonts w:asciiTheme="minorHAnsi" w:eastAsiaTheme="minorHAnsi" w:hAnsiTheme="minorHAnsi" w:cstheme="minorBidi"/>
          </w:rPr>
          <w:commentReference w:id="158"/>
        </w:r>
        <w:r w:rsidR="00B174B5" w:rsidDel="00D256B8">
          <w:rPr>
            <w:rStyle w:val="CommentReference"/>
            <w:rFonts w:asciiTheme="minorHAnsi" w:eastAsiaTheme="minorHAnsi" w:hAnsiTheme="minorHAnsi" w:cstheme="minorBidi"/>
          </w:rPr>
          <w:commentReference w:id="159"/>
        </w:r>
        <w:r w:rsidR="00D256B8" w:rsidDel="00D256B8">
          <w:rPr>
            <w:rStyle w:val="CommentReference"/>
            <w:rFonts w:asciiTheme="minorHAnsi" w:eastAsiaTheme="minorHAnsi" w:hAnsiTheme="minorHAnsi" w:cstheme="minorBidi"/>
          </w:rPr>
          <w:commentReference w:id="160"/>
        </w:r>
      </w:del>
      <w:ins w:id="162" w:author="Ciarán McInerney" w:date="2020-07-31T10:10:00Z">
        <w:r w:rsidR="00D256B8">
          <w:t>Results</w:t>
        </w:r>
      </w:ins>
    </w:p>
    <w:p w14:paraId="628FE09B" w14:textId="77777777" w:rsidR="00865867" w:rsidRDefault="00865867" w:rsidP="00865867"/>
    <w:p w14:paraId="44A892CB" w14:textId="20A55BE2" w:rsidR="00E97300" w:rsidRDefault="00C87DCA" w:rsidP="00865C67">
      <w:pPr>
        <w:pStyle w:val="Heading2"/>
      </w:pPr>
      <w:commentRangeStart w:id="163"/>
      <w:commentRangeStart w:id="164"/>
      <w:commentRangeStart w:id="165"/>
      <w:r>
        <w:t>C</w:t>
      </w:r>
      <w:r w:rsidR="001F4ED1">
        <w:t xml:space="preserve">hallenges </w:t>
      </w:r>
      <w:r>
        <w:t xml:space="preserve">posed by </w:t>
      </w:r>
      <w:r w:rsidR="001F4ED1">
        <w:t xml:space="preserve">new and </w:t>
      </w:r>
      <w:r w:rsidR="00E97300">
        <w:t xml:space="preserve">emerging </w:t>
      </w:r>
      <w:r w:rsidR="00CB1C67">
        <w:t>HIT</w:t>
      </w:r>
      <w:commentRangeEnd w:id="163"/>
      <w:r w:rsidR="005646F8">
        <w:rPr>
          <w:rStyle w:val="CommentReference"/>
          <w:rFonts w:asciiTheme="minorHAnsi" w:eastAsiaTheme="minorHAnsi" w:hAnsiTheme="minorHAnsi" w:cstheme="minorBidi"/>
        </w:rPr>
        <w:commentReference w:id="163"/>
      </w:r>
      <w:commentRangeEnd w:id="164"/>
      <w:r w:rsidR="009978E4">
        <w:rPr>
          <w:rStyle w:val="CommentReference"/>
          <w:rFonts w:asciiTheme="minorHAnsi" w:eastAsiaTheme="minorHAnsi" w:hAnsiTheme="minorHAnsi" w:cstheme="minorBidi"/>
        </w:rPr>
        <w:commentReference w:id="164"/>
      </w:r>
      <w:commentRangeEnd w:id="165"/>
      <w:r w:rsidR="001916CA">
        <w:rPr>
          <w:rStyle w:val="CommentReference"/>
          <w:rFonts w:asciiTheme="minorHAnsi" w:eastAsiaTheme="minorHAnsi" w:hAnsiTheme="minorHAnsi" w:cstheme="minorBidi"/>
        </w:rPr>
        <w:commentReference w:id="165"/>
      </w:r>
    </w:p>
    <w:p w14:paraId="14A59AD8" w14:textId="603F1768" w:rsidR="00AC4FD6" w:rsidRDefault="000A1BAC" w:rsidP="000A1BAC">
      <w:r>
        <w:t>We propose</w:t>
      </w:r>
      <w:r w:rsidR="00AC4FD6">
        <w:t xml:space="preserve"> there are</w:t>
      </w:r>
      <w:r>
        <w:t xml:space="preserve"> six </w:t>
      </w:r>
      <w:commentRangeStart w:id="166"/>
      <w:commentRangeStart w:id="167"/>
      <w:r>
        <w:t>challenges</w:t>
      </w:r>
      <w:commentRangeEnd w:id="166"/>
      <w:r w:rsidR="008D23B8">
        <w:rPr>
          <w:rStyle w:val="CommentReference"/>
        </w:rPr>
        <w:commentReference w:id="166"/>
      </w:r>
      <w:commentRangeEnd w:id="167"/>
      <w:r w:rsidR="00D256B8">
        <w:rPr>
          <w:rStyle w:val="CommentReference"/>
        </w:rPr>
        <w:commentReference w:id="167"/>
      </w:r>
      <w:r>
        <w:t xml:space="preserve"> posed by the k</w:t>
      </w:r>
      <w:r w:rsidR="005646F8">
        <w:t>inds of HIT that are emerging</w:t>
      </w:r>
      <w:ins w:id="168" w:author="Rebecca Randell" w:date="2020-07-17T11:08:00Z">
        <w:r w:rsidR="009978E4">
          <w:t>, ea</w:t>
        </w:r>
      </w:ins>
      <w:ins w:id="169" w:author="Rebecca Randell" w:date="2020-07-17T11:09:00Z">
        <w:r w:rsidR="009978E4">
          <w:t>ch with different implications for patient safety</w:t>
        </w:r>
      </w:ins>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w:t>
      </w:r>
      <w:r w:rsidR="00AC4FD6">
        <w:t xml:space="preserve">these </w:t>
      </w:r>
      <w:r>
        <w:t>non-physical influences</w:t>
      </w:r>
      <w:r w:rsidR="005646F8">
        <w:t xml:space="preserve"> because it </w:t>
      </w:r>
      <w:r>
        <w:t>require</w:t>
      </w:r>
      <w:r w:rsidR="005646F8">
        <w:t>s</w:t>
      </w:r>
      <w:r>
        <w:t xml:space="preserve"> more-abstract consideration</w:t>
      </w:r>
      <w:r w:rsidR="00B4439A">
        <w:t xml:space="preserve"> of interactions and effects</w:t>
      </w:r>
      <w:ins w:id="170" w:author="Rebecca Randell" w:date="2020-07-17T11:16:00Z">
        <w:r w:rsidR="00E956B3">
          <w:t xml:space="preserve">, with the consequence that </w:t>
        </w:r>
      </w:ins>
      <w:ins w:id="171" w:author="Rebecca Randell" w:date="2020-07-17T11:17:00Z">
        <w:r w:rsidR="00E956B3">
          <w:t>the patient safety implications may not be adequately considered</w:t>
        </w:r>
      </w:ins>
      <w:r w:rsidR="00B4439A">
        <w:t>.</w:t>
      </w:r>
    </w:p>
    <w:p w14:paraId="2AC08117" w14:textId="6F5C3F02" w:rsidR="005646F8" w:rsidRDefault="00B4439A" w:rsidP="000A1BAC">
      <w:r>
        <w:t>Secondly, it is increasingly easier to collect data but it is not clear how they can be sensibly integrated and interpreted</w:t>
      </w:r>
      <w:r w:rsidR="003C6222">
        <w:t xml:space="preserve"> </w:t>
      </w:r>
      <w:r w:rsidR="003C6222">
        <w:fldChar w:fldCharType="begin" w:fldLock="1"/>
      </w:r>
      <w:r w:rsidR="008E3903">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fldChar w:fldCharType="separate"/>
      </w:r>
      <w:r w:rsidR="00351A05" w:rsidRPr="00351A05">
        <w:rPr>
          <w:noProof/>
        </w:rPr>
        <w:t xml:space="preserve">(Ranjan </w:t>
      </w:r>
      <w:r w:rsidR="00351A05" w:rsidRPr="00351A05">
        <w:rPr>
          <w:i/>
          <w:noProof/>
        </w:rPr>
        <w:t>et al.</w:t>
      </w:r>
      <w:r w:rsidR="00351A05" w:rsidRPr="00351A05">
        <w:rPr>
          <w:noProof/>
        </w:rPr>
        <w:t>, 2018)</w:t>
      </w:r>
      <w:r w:rsidR="003C6222">
        <w:fldChar w:fldCharType="end"/>
      </w:r>
      <w:r>
        <w:t xml:space="preserve">. </w:t>
      </w:r>
      <w:commentRangeStart w:id="172"/>
      <w:commentRangeStart w:id="173"/>
      <w:commentRangeStart w:id="174"/>
      <w:commentRangeStart w:id="175"/>
      <w:r>
        <w:t>Thirdly, as the pace of innovation accelerates, the current reactive (rather than proactive) regulatory- and standards-based approaches to safety will be increasingly ineffective at assuring patients’ safety.</w:t>
      </w:r>
      <w:commentRangeEnd w:id="172"/>
      <w:r w:rsidR="00E956B3">
        <w:rPr>
          <w:rStyle w:val="CommentReference"/>
        </w:rPr>
        <w:commentReference w:id="172"/>
      </w:r>
      <w:commentRangeEnd w:id="173"/>
      <w:commentRangeEnd w:id="174"/>
      <w:commentRangeEnd w:id="175"/>
      <w:r w:rsidR="00D256B8">
        <w:rPr>
          <w:rStyle w:val="CommentReference"/>
        </w:rPr>
        <w:commentReference w:id="173"/>
      </w:r>
      <w:r w:rsidR="00B174B5">
        <w:rPr>
          <w:rStyle w:val="CommentReference"/>
        </w:rPr>
        <w:commentReference w:id="174"/>
      </w:r>
      <w:r w:rsidR="00D256B8">
        <w:rPr>
          <w:rStyle w:val="CommentReference"/>
        </w:rPr>
        <w:commentReference w:id="175"/>
      </w:r>
    </w:p>
    <w:p w14:paraId="2362287F" w14:textId="0EE130EE" w:rsidR="00670128" w:rsidRPr="00670128" w:rsidRDefault="00670128" w:rsidP="00670128">
      <w:commentRangeStart w:id="176"/>
      <w:commentRangeStart w:id="177"/>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commentRangeEnd w:id="176"/>
      <w:r w:rsidR="00E956B3">
        <w:rPr>
          <w:rStyle w:val="CommentReference"/>
        </w:rPr>
        <w:commentReference w:id="176"/>
      </w:r>
      <w:commentRangeEnd w:id="177"/>
      <w:r w:rsidR="00732CE8">
        <w:rPr>
          <w:rStyle w:val="CommentReference"/>
        </w:rPr>
        <w:commentReference w:id="177"/>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rsidR="008E3903">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00351A05" w:rsidRPr="00351A05">
        <w:rPr>
          <w:noProof/>
        </w:rPr>
        <w:t>(Morozov, 2013)</w:t>
      </w:r>
      <w:r>
        <w:fldChar w:fldCharType="end"/>
      </w:r>
      <w:r>
        <w:t xml:space="preserve">. Examples include diet apps that inappropriately simplify body composition as merely a function of </w:t>
      </w:r>
      <w:r w:rsidR="00DF5C59">
        <w:t>calorie</w:t>
      </w:r>
      <w:r>
        <w:t xml:space="preserve"> consumption </w:t>
      </w:r>
      <w:r>
        <w:fldChar w:fldCharType="begin" w:fldLock="1"/>
      </w:r>
      <w:r w:rsidR="008E3903">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00351A05" w:rsidRPr="00351A05">
        <w:rPr>
          <w:noProof/>
        </w:rPr>
        <w:t>(Maturo, 2014)</w:t>
      </w:r>
      <w:r>
        <w:fldChar w:fldCharType="end"/>
      </w:r>
      <w:r w:rsidR="00DF5C59">
        <w:t xml:space="preserve"> and </w:t>
      </w:r>
      <w:commentRangeStart w:id="178"/>
      <w:commentRangeStart w:id="179"/>
      <w:del w:id="180" w:author="Ciarán McInerney" w:date="2020-07-31T10:21:00Z">
        <w:r w:rsidR="00DF5C59" w:rsidDel="00732CE8">
          <w:delText xml:space="preserve">many medical </w:delText>
        </w:r>
      </w:del>
      <w:r w:rsidR="00DF5C59">
        <w:t>treatments</w:t>
      </w:r>
      <w:ins w:id="181" w:author="Ciarán McInerney" w:date="2020-07-31T10:21:00Z">
        <w:r w:rsidR="00732CE8">
          <w:t xml:space="preserve"> like deep brain stimulation</w:t>
        </w:r>
      </w:ins>
      <w:r w:rsidR="00DF5C59">
        <w:t xml:space="preserve"> </w:t>
      </w:r>
      <w:commentRangeEnd w:id="178"/>
      <w:r w:rsidR="00D76FC3">
        <w:rPr>
          <w:rStyle w:val="CommentReference"/>
        </w:rPr>
        <w:commentReference w:id="178"/>
      </w:r>
      <w:commentRangeEnd w:id="179"/>
      <w:r w:rsidR="00732CE8">
        <w:rPr>
          <w:rStyle w:val="CommentReference"/>
        </w:rPr>
        <w:commentReference w:id="179"/>
      </w:r>
      <w:r w:rsidR="00DF5C59">
        <w:fldChar w:fldCharType="begin" w:fldLock="1"/>
      </w:r>
      <w:r w:rsidR="008E3903">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fldChar w:fldCharType="separate"/>
      </w:r>
      <w:r w:rsidR="00351A05" w:rsidRPr="00351A05">
        <w:rPr>
          <w:noProof/>
        </w:rPr>
        <w:t>(Gardner and Warren, 2019)</w:t>
      </w:r>
      <w:r w:rsidR="00DF5C59">
        <w:fldChar w:fldCharType="end"/>
      </w:r>
      <w:r w:rsidR="00DF5C59">
        <w:t>.</w:t>
      </w:r>
    </w:p>
    <w:p w14:paraId="0786E407" w14:textId="1DE36FB0" w:rsidR="00670128" w:rsidRDefault="00D67540" w:rsidP="00D14F7E">
      <w:r>
        <w:t xml:space="preserve">Sixthly, the increased complexity and </w:t>
      </w:r>
      <w:commentRangeStart w:id="182"/>
      <w:commentRangeStart w:id="183"/>
      <w:r>
        <w:t xml:space="preserve">distal connectedness </w:t>
      </w:r>
      <w:commentRangeEnd w:id="182"/>
      <w:r w:rsidR="00792C05">
        <w:rPr>
          <w:rStyle w:val="CommentReference"/>
        </w:rPr>
        <w:commentReference w:id="182"/>
      </w:r>
      <w:commentRangeEnd w:id="183"/>
      <w:r w:rsidR="004012EF">
        <w:rPr>
          <w:rStyle w:val="CommentReference"/>
        </w:rPr>
        <w:commentReference w:id="183"/>
      </w:r>
      <w:r>
        <w:t xml:space="preserve">of HISs challenges notions of </w:t>
      </w:r>
      <w:commentRangeStart w:id="184"/>
      <w:commentRangeStart w:id="185"/>
      <w:r>
        <w:t xml:space="preserve">trust </w:t>
      </w:r>
      <w:commentRangeEnd w:id="184"/>
      <w:r w:rsidR="00543400">
        <w:rPr>
          <w:rStyle w:val="CommentReference"/>
        </w:rPr>
        <w:commentReference w:id="184"/>
      </w:r>
      <w:commentRangeEnd w:id="185"/>
      <w:r w:rsidR="001C40F4">
        <w:rPr>
          <w:rStyle w:val="CommentReference"/>
        </w:rPr>
        <w:commentReference w:id="185"/>
      </w:r>
      <w:r>
        <w:t>that have long been a part of patient care</w:t>
      </w:r>
      <w:r w:rsidR="00045EB8">
        <w:t xml:space="preserve"> </w:t>
      </w:r>
      <w:r w:rsidR="00045EB8">
        <w:fldChar w:fldCharType="begin" w:fldLock="1"/>
      </w:r>
      <w:r w:rsidR="008E3903">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00045EB8">
        <w:fldChar w:fldCharType="separate"/>
      </w:r>
      <w:r w:rsidR="00351A05" w:rsidRPr="00351A05">
        <w:rPr>
          <w:noProof/>
        </w:rPr>
        <w:t>(Thorne and Robinson, 1988; Song and Zahedi, 2007)</w:t>
      </w:r>
      <w:r w:rsidR="00045EB8">
        <w:fldChar w:fldCharType="end"/>
      </w:r>
      <w:r>
        <w:t>.</w:t>
      </w:r>
      <w:r w:rsidR="00B8035A">
        <w:t xml:space="preserve"> T</w:t>
      </w:r>
      <w:r w:rsidR="00045EB8">
        <w:t xml:space="preserve">rust </w:t>
      </w:r>
      <w:r w:rsidR="00B8035A">
        <w:t xml:space="preserve">in healthcare </w:t>
      </w:r>
      <w:r w:rsidR="00045EB8">
        <w:t xml:space="preserve">is </w:t>
      </w:r>
      <w:r w:rsidR="009D34D2">
        <w:t xml:space="preserve">partly </w:t>
      </w:r>
      <w:r w:rsidR="00D76FC3">
        <w:t xml:space="preserve">a </w:t>
      </w:r>
      <w:r w:rsidR="00045EB8">
        <w:t xml:space="preserve">function of inter-personal behaviours </w:t>
      </w:r>
      <w:r w:rsidR="00045EB8">
        <w:fldChar w:fldCharType="begin" w:fldLock="1"/>
      </w:r>
      <w:r w:rsidR="008E3903">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00045EB8">
        <w:fldChar w:fldCharType="separate"/>
      </w:r>
      <w:r w:rsidR="00351A05" w:rsidRPr="00351A05">
        <w:rPr>
          <w:noProof/>
        </w:rPr>
        <w:t>(Calnan and Rowe, 2006)</w:t>
      </w:r>
      <w:r w:rsidR="00045EB8">
        <w:fldChar w:fldCharType="end"/>
      </w:r>
      <w:r w:rsidR="00045EB8">
        <w:t xml:space="preserve"> </w:t>
      </w:r>
      <w:commentRangeStart w:id="186"/>
      <w:commentRangeStart w:id="187"/>
      <w:del w:id="188" w:author="Ciarán McInerney" w:date="2020-07-31T10:40:00Z">
        <w:r w:rsidR="00045EB8" w:rsidDel="001C40F4">
          <w:delText xml:space="preserve">and </w:delText>
        </w:r>
      </w:del>
      <w:ins w:id="189" w:author="Ciarán McInerney" w:date="2020-07-31T10:40:00Z">
        <w:r w:rsidR="001C40F4">
          <w:t xml:space="preserve">with </w:t>
        </w:r>
      </w:ins>
      <w:r w:rsidR="00045EB8">
        <w:t>the gatekeeping and competing incentives of actors in a HIS threaten</w:t>
      </w:r>
      <w:ins w:id="190" w:author="Ciarán McInerney" w:date="2020-07-31T10:40:00Z">
        <w:r w:rsidR="001C40F4">
          <w:t>ing</w:t>
        </w:r>
      </w:ins>
      <w:r w:rsidR="00045EB8">
        <w:t xml:space="preserve"> </w:t>
      </w:r>
      <w:r w:rsidR="00B8035A">
        <w:t xml:space="preserve">this </w:t>
      </w:r>
      <w:r w:rsidR="00A358FA">
        <w:t>trust</w:t>
      </w:r>
      <w:commentRangeEnd w:id="186"/>
      <w:r w:rsidR="00D76FC3">
        <w:rPr>
          <w:rStyle w:val="CommentReference"/>
        </w:rPr>
        <w:commentReference w:id="186"/>
      </w:r>
      <w:commentRangeEnd w:id="187"/>
      <w:r w:rsidR="001C40F4">
        <w:rPr>
          <w:rStyle w:val="CommentReference"/>
        </w:rPr>
        <w:commentReference w:id="187"/>
      </w:r>
      <w:r w:rsidR="00A358FA">
        <w:t xml:space="preserve"> </w:t>
      </w:r>
      <w:r w:rsidR="00045EB8">
        <w:fldChar w:fldCharType="begin" w:fldLock="1"/>
      </w:r>
      <w:r w:rsidR="008E3903">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00045EB8">
        <w:fldChar w:fldCharType="separate"/>
      </w:r>
      <w:r w:rsidR="00351A05" w:rsidRPr="00351A05">
        <w:rPr>
          <w:noProof/>
        </w:rPr>
        <w:t xml:space="preserve">(Mechanic and </w:t>
      </w:r>
      <w:r w:rsidR="00351A05" w:rsidRPr="00351A05">
        <w:rPr>
          <w:noProof/>
        </w:rPr>
        <w:lastRenderedPageBreak/>
        <w:t>Schlesinger, 1996; Alaszewski, 2003)</w:t>
      </w:r>
      <w:r w:rsidR="00045EB8">
        <w:fldChar w:fldCharType="end"/>
      </w:r>
      <w:r w:rsidR="00045EB8">
        <w:t>.</w:t>
      </w:r>
      <w:r w:rsidR="00D14F7E">
        <w:t xml:space="preserve"> </w:t>
      </w:r>
      <w:r w:rsidR="006930BF">
        <w:t>Finally, there is the question of how these challenges will interact with the existing challenges alluded t</w:t>
      </w:r>
      <w:r w:rsidR="005646F8">
        <w:t xml:space="preserve">o </w:t>
      </w:r>
      <w:r w:rsidR="00AC4FD6">
        <w:t xml:space="preserve">in </w:t>
      </w:r>
      <w:r w:rsidR="005646F8">
        <w:t>Section 1</w:t>
      </w:r>
      <w:r w:rsidR="006930BF">
        <w:t>.</w:t>
      </w:r>
    </w:p>
    <w:p w14:paraId="026FA11C" w14:textId="77777777" w:rsidR="00D14F7E" w:rsidRPr="00D14F7E" w:rsidRDefault="00D14F7E" w:rsidP="00D14F7E"/>
    <w:p w14:paraId="1FF8E64D" w14:textId="521E620E" w:rsidR="00A20FF2" w:rsidRPr="00660F62" w:rsidRDefault="00A20FF2" w:rsidP="00865C67">
      <w:pPr>
        <w:pStyle w:val="Heading2"/>
      </w:pPr>
      <w:commentRangeStart w:id="191"/>
      <w:r>
        <w:t>Patient-safety implications</w:t>
      </w:r>
      <w:r w:rsidR="00C87DCA">
        <w:t xml:space="preserve"> of </w:t>
      </w:r>
      <w:r w:rsidR="00CB1C67">
        <w:t>HIT</w:t>
      </w:r>
      <w:r w:rsidR="00C87DCA">
        <w:t xml:space="preserve"> challenges</w:t>
      </w:r>
      <w:commentRangeEnd w:id="191"/>
      <w:r w:rsidR="00DD5E0F">
        <w:rPr>
          <w:rStyle w:val="CommentReference"/>
          <w:rFonts w:asciiTheme="minorHAnsi" w:eastAsiaTheme="minorHAnsi" w:hAnsiTheme="minorHAnsi" w:cstheme="minorBidi"/>
        </w:rPr>
        <w:commentReference w:id="191"/>
      </w:r>
    </w:p>
    <w:p w14:paraId="4180AD56" w14:textId="789CB4BD" w:rsidR="00FD1560" w:rsidRDefault="00CE48ED" w:rsidP="00970743">
      <w:pPr>
        <w:rPr>
          <w:color w:val="FF0000"/>
        </w:rPr>
      </w:pPr>
      <w:r>
        <w:rPr>
          <w:color w:val="FF0000"/>
        </w:rPr>
        <w:t>*</w:t>
      </w:r>
      <w:r w:rsidR="00DD5E0F">
        <w:rPr>
          <w:color w:val="FF0000"/>
        </w:rPr>
        <w:t xml:space="preserve"> * * * * * * * * * * * * * * * * * * * * * * * *</w:t>
      </w:r>
    </w:p>
    <w:p w14:paraId="2ECEB943" w14:textId="36F49964" w:rsidR="00DD5E0F" w:rsidRDefault="00DD5E0F" w:rsidP="00970743">
      <w:pPr>
        <w:rPr>
          <w:color w:val="FF0000"/>
        </w:rPr>
      </w:pPr>
      <w:r>
        <w:rPr>
          <w:color w:val="FF0000"/>
        </w:rPr>
        <w:t>* * * * * * * * * * * * * * * * * * * * * * * * *</w:t>
      </w:r>
    </w:p>
    <w:p w14:paraId="49637D17" w14:textId="77777777" w:rsidR="00CE48ED" w:rsidRPr="002D033C" w:rsidRDefault="00CE48ED" w:rsidP="00970743">
      <w:pPr>
        <w:rPr>
          <w:color w:val="FF0000"/>
        </w:rPr>
      </w:pPr>
    </w:p>
    <w:p w14:paraId="5457B14C" w14:textId="09CB49D3" w:rsidR="00E97300" w:rsidRPr="00F700A2" w:rsidRDefault="009D0ABB" w:rsidP="00FE11B9">
      <w:pPr>
        <w:pStyle w:val="Heading1"/>
      </w:pPr>
      <w:r>
        <w:t xml:space="preserve">Section 4: </w:t>
      </w:r>
      <w:commentRangeStart w:id="192"/>
      <w:commentRangeStart w:id="193"/>
      <w:commentRangeStart w:id="194"/>
      <w:commentRangeStart w:id="195"/>
      <w:commentRangeStart w:id="196"/>
      <w:commentRangeStart w:id="197"/>
      <w:commentRangeStart w:id="198"/>
      <w:commentRangeStart w:id="199"/>
      <w:r w:rsidR="00EC0EB1">
        <w:t xml:space="preserve">Addressing </w:t>
      </w:r>
      <w:r>
        <w:t>challenges to patient</w:t>
      </w:r>
      <w:r w:rsidR="00D76FC3">
        <w:t xml:space="preserve"> </w:t>
      </w:r>
      <w:r>
        <w:t>safety</w:t>
      </w:r>
      <w:commentRangeEnd w:id="192"/>
      <w:r w:rsidR="0093483F">
        <w:rPr>
          <w:rStyle w:val="CommentReference"/>
          <w:rFonts w:asciiTheme="minorHAnsi" w:eastAsiaTheme="minorHAnsi" w:hAnsiTheme="minorHAnsi" w:cstheme="minorBidi"/>
        </w:rPr>
        <w:commentReference w:id="192"/>
      </w:r>
      <w:commentRangeEnd w:id="193"/>
      <w:r w:rsidR="00D76FC3">
        <w:rPr>
          <w:rStyle w:val="CommentReference"/>
          <w:rFonts w:asciiTheme="minorHAnsi" w:eastAsiaTheme="minorHAnsi" w:hAnsiTheme="minorHAnsi" w:cstheme="minorBidi"/>
        </w:rPr>
        <w:commentReference w:id="193"/>
      </w:r>
      <w:commentRangeEnd w:id="194"/>
      <w:commentRangeEnd w:id="195"/>
      <w:r w:rsidR="001C40F4">
        <w:rPr>
          <w:rStyle w:val="CommentReference"/>
          <w:rFonts w:asciiTheme="minorHAnsi" w:eastAsiaTheme="minorHAnsi" w:hAnsiTheme="minorHAnsi" w:cstheme="minorBidi"/>
        </w:rPr>
        <w:commentReference w:id="194"/>
      </w:r>
      <w:r w:rsidR="009978E4">
        <w:rPr>
          <w:rStyle w:val="CommentReference"/>
          <w:rFonts w:asciiTheme="minorHAnsi" w:eastAsiaTheme="minorHAnsi" w:hAnsiTheme="minorHAnsi" w:cstheme="minorBidi"/>
        </w:rPr>
        <w:commentReference w:id="195"/>
      </w:r>
      <w:commentRangeEnd w:id="196"/>
      <w:r w:rsidR="00B51A64">
        <w:rPr>
          <w:rStyle w:val="CommentReference"/>
          <w:rFonts w:asciiTheme="minorHAnsi" w:eastAsiaTheme="minorHAnsi" w:hAnsiTheme="minorHAnsi" w:cstheme="minorBidi"/>
        </w:rPr>
        <w:commentReference w:id="196"/>
      </w:r>
      <w:commentRangeEnd w:id="197"/>
      <w:r w:rsidR="00172673">
        <w:rPr>
          <w:rStyle w:val="CommentReference"/>
          <w:rFonts w:asciiTheme="minorHAnsi" w:eastAsiaTheme="minorHAnsi" w:hAnsiTheme="minorHAnsi" w:cstheme="minorBidi"/>
        </w:rPr>
        <w:commentReference w:id="197"/>
      </w:r>
      <w:commentRangeEnd w:id="198"/>
      <w:r w:rsidR="009C1155">
        <w:rPr>
          <w:rStyle w:val="CommentReference"/>
          <w:rFonts w:asciiTheme="minorHAnsi" w:eastAsiaTheme="minorHAnsi" w:hAnsiTheme="minorHAnsi" w:cstheme="minorBidi"/>
        </w:rPr>
        <w:commentReference w:id="198"/>
      </w:r>
      <w:commentRangeEnd w:id="199"/>
      <w:r w:rsidR="009804A1">
        <w:rPr>
          <w:rStyle w:val="CommentReference"/>
          <w:rFonts w:asciiTheme="minorHAnsi" w:eastAsiaTheme="minorHAnsi" w:hAnsiTheme="minorHAnsi" w:cstheme="minorBidi"/>
        </w:rPr>
        <w:commentReference w:id="199"/>
      </w:r>
    </w:p>
    <w:p w14:paraId="1CCB8F93" w14:textId="0386535D" w:rsidR="00B05D6C" w:rsidRPr="0048402F" w:rsidRDefault="0048402F" w:rsidP="00EC0EB1">
      <w:r w:rsidRPr="0048402F">
        <w:t xml:space="preserve">In this section, we recommend </w:t>
      </w:r>
      <w:commentRangeStart w:id="200"/>
      <w:r w:rsidRPr="0048402F">
        <w:t>theoretically-inf</w:t>
      </w:r>
      <w:r w:rsidR="00AC4FD6">
        <w:t xml:space="preserve">ormed frameworks </w:t>
      </w:r>
      <w:commentRangeEnd w:id="200"/>
      <w:r w:rsidR="00D76FC3">
        <w:rPr>
          <w:rStyle w:val="CommentReference"/>
        </w:rPr>
        <w:commentReference w:id="200"/>
      </w:r>
      <w:r w:rsidR="00AC4FD6">
        <w:t>to address the</w:t>
      </w:r>
      <w:r w:rsidRPr="0048402F">
        <w:t xml:space="preserve"> patient-safety implications raised in Section </w:t>
      </w:r>
      <w:commentRangeStart w:id="201"/>
      <w:commentRangeStart w:id="202"/>
      <w:r w:rsidRPr="0048402F">
        <w:t>3</w:t>
      </w:r>
      <w:commentRangeEnd w:id="201"/>
      <w:r w:rsidR="0057168E">
        <w:rPr>
          <w:rStyle w:val="CommentReference"/>
        </w:rPr>
        <w:commentReference w:id="201"/>
      </w:r>
      <w:commentRangeEnd w:id="202"/>
      <w:r w:rsidR="001C40F4">
        <w:rPr>
          <w:rStyle w:val="CommentReference"/>
        </w:rPr>
        <w:commentReference w:id="202"/>
      </w:r>
      <w:r w:rsidRPr="0048402F">
        <w:t>.</w:t>
      </w:r>
    </w:p>
    <w:p w14:paraId="448C8414" w14:textId="77777777" w:rsidR="00B05D6C" w:rsidRPr="00B05D6C" w:rsidRDefault="00B05D6C" w:rsidP="00B05D6C"/>
    <w:p w14:paraId="43399131" w14:textId="4F854331" w:rsidR="00E97300" w:rsidRDefault="00E97300" w:rsidP="00865C67">
      <w:pPr>
        <w:pStyle w:val="Heading2"/>
      </w:pPr>
      <w:commentRangeStart w:id="203"/>
      <w:commentRangeStart w:id="204"/>
      <w:r>
        <w:t>Safety cases</w:t>
      </w:r>
      <w:commentRangeEnd w:id="203"/>
      <w:r w:rsidR="00DD5E0F">
        <w:rPr>
          <w:rStyle w:val="CommentReference"/>
          <w:rFonts w:asciiTheme="minorHAnsi" w:eastAsiaTheme="minorHAnsi" w:hAnsiTheme="minorHAnsi" w:cstheme="minorBidi"/>
        </w:rPr>
        <w:commentReference w:id="203"/>
      </w:r>
      <w:commentRangeEnd w:id="204"/>
      <w:r w:rsidR="001C40F4">
        <w:rPr>
          <w:rStyle w:val="CommentReference"/>
          <w:rFonts w:asciiTheme="minorHAnsi" w:eastAsiaTheme="minorHAnsi" w:hAnsiTheme="minorHAnsi" w:cstheme="minorBidi"/>
        </w:rPr>
        <w:commentReference w:id="204"/>
      </w:r>
    </w:p>
    <w:p w14:paraId="70299EA2" w14:textId="123FBA42" w:rsidR="00EA645D" w:rsidRPr="006A4C08" w:rsidRDefault="00865C67" w:rsidP="00004E11">
      <w:r>
        <w:t xml:space="preserve">Safety cases are structured arguments supported by evidence that </w:t>
      </w:r>
      <w:r w:rsidR="00E01F2C">
        <w:t xml:space="preserve">are used to </w:t>
      </w:r>
      <w:r>
        <w:t>justif</w:t>
      </w:r>
      <w:r w:rsidR="00E01F2C">
        <w:t>y</w:t>
      </w:r>
      <w:r>
        <w:t xml:space="preserve"> why a system or a service in acceptably safety within </w:t>
      </w:r>
      <w:r w:rsidR="00E01F2C">
        <w:t xml:space="preserve">a particular context </w:t>
      </w:r>
      <w:r w:rsidR="00E01F2C" w:rsidRPr="006A4C08">
        <w:fldChar w:fldCharType="begin" w:fldLock="1"/>
      </w:r>
      <w:r w:rsidR="00E01F2C">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00E01F2C" w:rsidRPr="006A4C08">
        <w:fldChar w:fldCharType="separate"/>
      </w:r>
      <w:r w:rsidR="00E01F2C" w:rsidRPr="00351A05">
        <w:rPr>
          <w:noProof/>
        </w:rPr>
        <w:t>(Bishop and Bloomfield, 2000)</w:t>
      </w:r>
      <w:r w:rsidR="00E01F2C" w:rsidRPr="006A4C08">
        <w:fldChar w:fldCharType="end"/>
      </w:r>
      <w:r w:rsidR="00E01F2C">
        <w:t>. In safety-critical industries, particularly in the UK, these</w:t>
      </w:r>
      <w:r w:rsidR="00E01F2C" w:rsidRPr="00E01F2C">
        <w:t xml:space="preserve"> cases are a</w:t>
      </w:r>
      <w:r w:rsidR="00E01F2C">
        <w:t>n</w:t>
      </w:r>
      <w:r w:rsidR="00E01F2C" w:rsidRPr="00E01F2C">
        <w:t xml:space="preserve"> </w:t>
      </w:r>
      <w:r w:rsidR="00E01F2C">
        <w:t>established</w:t>
      </w:r>
      <w:r w:rsidR="00E01F2C" w:rsidRPr="00E01F2C">
        <w:t xml:space="preserve"> means by which confidence in the safety of the system is communicated to, and scrutinised by, the diverse stakeholders, including </w:t>
      </w:r>
      <w:r w:rsidR="008B004B">
        <w:t xml:space="preserve">users, </w:t>
      </w:r>
      <w:r w:rsidR="00E01F2C" w:rsidRPr="00E01F2C">
        <w:t>regulators and policy makers.</w:t>
      </w:r>
      <w:r w:rsidR="008B004B">
        <w:t xml:space="preserve"> </w:t>
      </w:r>
      <w:r w:rsidR="00112D1C">
        <w:t>I</w:t>
      </w:r>
      <w:r w:rsidR="00112D1C" w:rsidRPr="00112D1C">
        <w:t>n the NHS, compliance with the clinical safety standards DCB0129 and DCB0160 requires a</w:t>
      </w:r>
      <w:r w:rsidR="00112D1C">
        <w:t xml:space="preserve"> safety </w:t>
      </w:r>
      <w:r w:rsidR="00112D1C" w:rsidRPr="00112D1C">
        <w:t xml:space="preserve">case for </w:t>
      </w:r>
      <w:r w:rsidR="00112D1C">
        <w:t>HITs</w:t>
      </w:r>
      <w:r w:rsidR="00112D1C" w:rsidRPr="00112D1C">
        <w:t xml:space="preserve">. </w:t>
      </w:r>
      <w:r w:rsidR="006A4C08" w:rsidRPr="006A4C08">
        <w:t>The process involves a</w:t>
      </w:r>
      <w:r w:rsidR="00EA645D" w:rsidRPr="006A4C08">
        <w:t xml:space="preserve">n exposition of risk to encourage proactive safety management </w:t>
      </w:r>
      <w:r w:rsidR="00EA645D" w:rsidRPr="006A4C08">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EA645D" w:rsidRPr="006A4C08">
        <w:fldChar w:fldCharType="separate"/>
      </w:r>
      <w:r w:rsidR="00351A05" w:rsidRPr="00351A05">
        <w:rPr>
          <w:noProof/>
        </w:rPr>
        <w:t xml:space="preserve">(Sujan </w:t>
      </w:r>
      <w:r w:rsidR="00351A05" w:rsidRPr="00351A05">
        <w:rPr>
          <w:i/>
          <w:noProof/>
        </w:rPr>
        <w:t>et al.</w:t>
      </w:r>
      <w:r w:rsidR="00351A05" w:rsidRPr="00351A05">
        <w:rPr>
          <w:noProof/>
        </w:rPr>
        <w:t>, 2016)</w:t>
      </w:r>
      <w:r w:rsidR="00EA645D" w:rsidRPr="006A4C08">
        <w:fldChar w:fldCharType="end"/>
      </w:r>
      <w:r w:rsidR="006A4C08" w:rsidRPr="006A4C08">
        <w:t xml:space="preserve">. </w:t>
      </w:r>
      <w:r w:rsidR="00EA645D" w:rsidRPr="006A4C08">
        <w:t xml:space="preserve">Patient safety might be facilitated by the use of dynamic </w:t>
      </w:r>
      <w:r w:rsidR="00EA645D" w:rsidRPr="006A4C08">
        <w:fldChar w:fldCharType="begin" w:fldLock="1"/>
      </w:r>
      <w:r w:rsidR="008E3903">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00EA645D" w:rsidRPr="006A4C08">
        <w:fldChar w:fldCharType="separate"/>
      </w:r>
      <w:r w:rsidR="00351A05" w:rsidRPr="00351A05">
        <w:rPr>
          <w:noProof/>
        </w:rPr>
        <w:t>(Denney, Pai and Habli, 2015)</w:t>
      </w:r>
      <w:r w:rsidR="00EA645D" w:rsidRPr="006A4C08">
        <w:fldChar w:fldCharType="end"/>
      </w:r>
      <w:r w:rsidR="00EA645D" w:rsidRPr="006A4C08">
        <w:t xml:space="preserve">, multi-view </w:t>
      </w:r>
      <w:r w:rsidR="00EA645D" w:rsidRPr="006A4C08">
        <w:fldChar w:fldCharType="begin" w:fldLock="1"/>
      </w:r>
      <w:r w:rsidR="008E3903">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00EA645D" w:rsidRPr="006A4C08">
        <w:fldChar w:fldCharType="separate"/>
      </w:r>
      <w:r w:rsidR="00351A05" w:rsidRPr="00351A05">
        <w:rPr>
          <w:noProof/>
        </w:rPr>
        <w:t>(Flood and Habli, 2011)</w:t>
      </w:r>
      <w:r w:rsidR="00EA645D" w:rsidRPr="006A4C08">
        <w:fldChar w:fldCharType="end"/>
      </w:r>
      <w:r w:rsidR="00EA645D" w:rsidRPr="006A4C08">
        <w:t xml:space="preserve"> safety case</w:t>
      </w:r>
      <w:r w:rsidR="00AC4FD6">
        <w:t>s</w:t>
      </w:r>
      <w:r w:rsidR="00EA645D" w:rsidRPr="006A4C08">
        <w:t xml:space="preserve"> for HIT </w:t>
      </w:r>
      <w:r w:rsidR="006A4C08" w:rsidRPr="006A4C08">
        <w:fldChar w:fldCharType="begin" w:fldLock="1"/>
      </w:r>
      <w:r w:rsidR="008E3903">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006A4C08" w:rsidRPr="006A4C08">
        <w:fldChar w:fldCharType="separate"/>
      </w:r>
      <w:r w:rsidR="00351A05" w:rsidRPr="00351A05">
        <w:rPr>
          <w:noProof/>
        </w:rPr>
        <w:t xml:space="preserve">(Despotou </w:t>
      </w:r>
      <w:r w:rsidR="00351A05" w:rsidRPr="00351A05">
        <w:rPr>
          <w:i/>
          <w:noProof/>
        </w:rPr>
        <w:t>et al.</w:t>
      </w:r>
      <w:r w:rsidR="00351A05" w:rsidRPr="00351A05">
        <w:rPr>
          <w:noProof/>
        </w:rPr>
        <w:t xml:space="preserve">, 2012; Habli </w:t>
      </w:r>
      <w:r w:rsidR="00351A05" w:rsidRPr="00351A05">
        <w:rPr>
          <w:i/>
          <w:noProof/>
        </w:rPr>
        <w:t>et al.</w:t>
      </w:r>
      <w:r w:rsidR="00351A05" w:rsidRPr="00351A05">
        <w:rPr>
          <w:noProof/>
        </w:rPr>
        <w:t>, 2018)</w:t>
      </w:r>
      <w:r w:rsidR="006A4C08" w:rsidRPr="006A4C08">
        <w:fldChar w:fldCharType="end"/>
      </w:r>
      <w:r w:rsidR="006A4C08" w:rsidRPr="006A4C08">
        <w:t xml:space="preserve"> </w:t>
      </w:r>
      <w:r w:rsidR="00EA645D" w:rsidRPr="006A4C08">
        <w:t xml:space="preserve">and for healthcare services </w:t>
      </w:r>
      <w:r w:rsidR="00EA645D" w:rsidRPr="006A4C08">
        <w:fldChar w:fldCharType="begin" w:fldLock="1"/>
      </w:r>
      <w:r w:rsidR="008E3903">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00EA645D" w:rsidRPr="006A4C08">
        <w:fldChar w:fldCharType="separate"/>
      </w:r>
      <w:r w:rsidR="00351A05" w:rsidRPr="00351A05">
        <w:rPr>
          <w:noProof/>
        </w:rPr>
        <w:t xml:space="preserve">(Sujan </w:t>
      </w:r>
      <w:r w:rsidR="00351A05" w:rsidRPr="00351A05">
        <w:rPr>
          <w:i/>
          <w:noProof/>
        </w:rPr>
        <w:t>et al.</w:t>
      </w:r>
      <w:r w:rsidR="00351A05" w:rsidRPr="00351A05">
        <w:rPr>
          <w:noProof/>
        </w:rPr>
        <w:t>, 2015)</w:t>
      </w:r>
      <w:r w:rsidR="00EA645D" w:rsidRPr="006A4C08">
        <w:fldChar w:fldCharType="end"/>
      </w:r>
      <w:r w:rsidR="00EA645D" w:rsidRPr="006A4C08">
        <w:t>.</w:t>
      </w:r>
    </w:p>
    <w:p w14:paraId="407B6E7B" w14:textId="45B0588E" w:rsidR="00F76262" w:rsidRDefault="00F76262" w:rsidP="00004E11">
      <w:pPr>
        <w:rPr>
          <w:color w:val="4472C4" w:themeColor="accent5"/>
        </w:rPr>
      </w:pPr>
    </w:p>
    <w:p w14:paraId="1BDF9003" w14:textId="54D243E9" w:rsidR="007E4136" w:rsidRDefault="007E4136" w:rsidP="00865C67">
      <w:pPr>
        <w:pStyle w:val="Heading2"/>
      </w:pPr>
      <w:r>
        <w:t>Interoperability</w:t>
      </w:r>
    </w:p>
    <w:p w14:paraId="1ED57638" w14:textId="70E623C5" w:rsidR="00F32618" w:rsidRPr="00C90E7C" w:rsidRDefault="00C90E7C" w:rsidP="007E4136">
      <w:r>
        <w:t xml:space="preserve">An evolving market of HITs creates a dynamic network of information flows that might not be compatible. </w:t>
      </w:r>
      <w:r w:rsidR="00F32618" w:rsidRPr="00C90E7C">
        <w:t>Safe development and use of m</w:t>
      </w:r>
      <w:r w:rsidR="000D63DD" w:rsidRPr="00C90E7C">
        <w:t xml:space="preserve">iddleware </w:t>
      </w:r>
      <w:r w:rsidR="00F32618" w:rsidRPr="00C90E7C">
        <w:t>will be essential to provide</w:t>
      </w:r>
      <w:r w:rsidR="000D63DD" w:rsidRPr="00C90E7C">
        <w:t xml:space="preserve"> </w:t>
      </w:r>
      <w:r w:rsidR="00F32618" w:rsidRPr="00C90E7C">
        <w:t>an intermediary “</w:t>
      </w:r>
      <w:r w:rsidR="000D63DD" w:rsidRPr="00C90E7C">
        <w:rPr>
          <w:i/>
        </w:rPr>
        <w:t xml:space="preserve">to abstract </w:t>
      </w:r>
      <w:r w:rsidR="00F32618" w:rsidRPr="00C90E7C">
        <w:t>[the]</w:t>
      </w:r>
      <w:r w:rsidR="000D63DD" w:rsidRPr="00C90E7C">
        <w:rPr>
          <w:i/>
        </w:rPr>
        <w:t xml:space="preserve"> heterogeneity </w:t>
      </w:r>
      <w:r w:rsidR="00F32618" w:rsidRPr="00C90E7C">
        <w:t>[of HITs]</w:t>
      </w:r>
      <w:r w:rsidR="00F32618" w:rsidRPr="00C90E7C">
        <w:rPr>
          <w:i/>
        </w:rPr>
        <w:t xml:space="preserve"> …</w:t>
      </w:r>
      <w:r w:rsidR="000D63DD" w:rsidRPr="00C90E7C">
        <w:rPr>
          <w:i/>
        </w:rPr>
        <w:t xml:space="preserve"> to achieve a seamless integration</w:t>
      </w:r>
      <w:r w:rsidR="000D63DD" w:rsidRPr="00C90E7C">
        <w:t xml:space="preserve">” </w:t>
      </w:r>
      <w:r w:rsidR="000D63DD" w:rsidRPr="00C90E7C">
        <w:fldChar w:fldCharType="begin" w:fldLock="1"/>
      </w:r>
      <w:r w:rsidR="008E3903">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0D63DD" w:rsidRPr="00C90E7C">
        <w:fldChar w:fldCharType="separate"/>
      </w:r>
      <w:r w:rsidR="00351A05" w:rsidRPr="00351A05">
        <w:rPr>
          <w:noProof/>
        </w:rPr>
        <w:t>(Díaz, Martín and Rubio, 2016)</w:t>
      </w:r>
      <w:r w:rsidR="000D63DD" w:rsidRPr="00C90E7C">
        <w:fldChar w:fldCharType="end"/>
      </w:r>
      <w:r w:rsidR="00F32618" w:rsidRPr="00C90E7C">
        <w:t>.</w:t>
      </w:r>
      <w:r>
        <w:t xml:space="preserve"> </w:t>
      </w:r>
      <w:r w:rsidR="00F32618" w:rsidRPr="00C90E7C">
        <w:t xml:space="preserve">Proposed solutions include standards for exchanging </w:t>
      </w:r>
      <w:r>
        <w:t>electronic health records</w:t>
      </w:r>
      <w:r w:rsidR="00F32618" w:rsidRPr="00C90E7C">
        <w:t xml:space="preserve"> </w:t>
      </w:r>
      <w:r w:rsidR="00F32618" w:rsidRPr="00C90E7C">
        <w:fldChar w:fldCharType="begin" w:fldLock="1"/>
      </w:r>
      <w:r w:rsidR="008E3903">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00F32618" w:rsidRPr="00C90E7C">
        <w:fldChar w:fldCharType="separate"/>
      </w:r>
      <w:r w:rsidR="00F32618" w:rsidRPr="00C90E7C">
        <w:rPr>
          <w:noProof/>
        </w:rPr>
        <w:t>(Saripalle et al., 2019; see Houta et al., 2019 for application in epilepsy data)</w:t>
      </w:r>
      <w:r w:rsidR="00F32618" w:rsidRPr="00C90E7C">
        <w:fldChar w:fldCharType="end"/>
      </w:r>
      <w:r w:rsidRPr="00C90E7C">
        <w:t xml:space="preserve">, distributed architectures to integrate </w:t>
      </w:r>
      <w:r>
        <w:t>electronic health records</w:t>
      </w:r>
      <w:r w:rsidR="00AC4FD6">
        <w:t xml:space="preserve"> </w:t>
      </w:r>
      <w:r w:rsidR="005E1870">
        <w:fldChar w:fldCharType="begin" w:fldLock="1"/>
      </w:r>
      <w:r w:rsidR="008E3903">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005E1870">
        <w:fldChar w:fldCharType="separate"/>
      </w:r>
      <w:r w:rsidR="00351A05" w:rsidRPr="00351A05">
        <w:rPr>
          <w:noProof/>
        </w:rPr>
        <w:t xml:space="preserve">(Roehrs, André and Righi, 2017; Roehrs, 2019; Roehrs </w:t>
      </w:r>
      <w:r w:rsidR="00351A05" w:rsidRPr="00351A05">
        <w:rPr>
          <w:i/>
          <w:noProof/>
        </w:rPr>
        <w:t>et al.</w:t>
      </w:r>
      <w:r w:rsidR="00351A05" w:rsidRPr="00351A05">
        <w:rPr>
          <w:noProof/>
        </w:rPr>
        <w:t>, 2019)</w:t>
      </w:r>
      <w:r w:rsidR="005E1870">
        <w:fldChar w:fldCharType="end"/>
      </w:r>
      <w:r w:rsidRPr="00C90E7C">
        <w:t>, and 3</w:t>
      </w:r>
      <w:r w:rsidRPr="00C90E7C">
        <w:rPr>
          <w:vertAlign w:val="superscript"/>
        </w:rPr>
        <w:t>rd</w:t>
      </w:r>
      <w:r w:rsidRPr="00C90E7C">
        <w:t xml:space="preserve">-party infrastructure for linkage and querying of </w:t>
      </w:r>
      <w:r>
        <w:t>electronic health records</w:t>
      </w:r>
      <w:r w:rsidRPr="00C90E7C">
        <w:t xml:space="preserve">, e.g. the CSIRO Health Data Integration tool </w:t>
      </w:r>
      <w:r w:rsidRPr="00C90E7C">
        <w:fldChar w:fldCharType="begin" w:fldLock="1"/>
      </w:r>
      <w:r w:rsidR="008E3903">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Pr="00C90E7C">
        <w:fldChar w:fldCharType="separate"/>
      </w:r>
      <w:r w:rsidR="00351A05" w:rsidRPr="00351A05">
        <w:rPr>
          <w:noProof/>
        </w:rPr>
        <w:t>(Hansen, Pang and Maeder, 2007)</w:t>
      </w:r>
      <w:r w:rsidRPr="00C90E7C">
        <w:fldChar w:fldCharType="end"/>
      </w:r>
      <w:r w:rsidRPr="00C90E7C">
        <w:t xml:space="preserve">. </w:t>
      </w:r>
    </w:p>
    <w:p w14:paraId="2FDF57EB" w14:textId="7DB3CD07" w:rsidR="00CB1C67" w:rsidRDefault="00CB1C67" w:rsidP="00E97300"/>
    <w:p w14:paraId="1ABCE160" w14:textId="3D052651" w:rsidR="00810D0C" w:rsidRDefault="00810D0C" w:rsidP="00865C67">
      <w:pPr>
        <w:pStyle w:val="Heading2"/>
      </w:pPr>
      <w:commentRangeStart w:id="205"/>
      <w:commentRangeStart w:id="206"/>
      <w:commentRangeStart w:id="207"/>
      <w:commentRangeStart w:id="208"/>
      <w:commentRangeStart w:id="209"/>
      <w:r>
        <w:t>Dynamic and causal modelling</w:t>
      </w:r>
      <w:commentRangeEnd w:id="205"/>
      <w:r w:rsidR="00DD5E0F">
        <w:rPr>
          <w:rStyle w:val="CommentReference"/>
          <w:rFonts w:asciiTheme="minorHAnsi" w:eastAsiaTheme="minorHAnsi" w:hAnsiTheme="minorHAnsi" w:cstheme="minorBidi"/>
        </w:rPr>
        <w:commentReference w:id="205"/>
      </w:r>
      <w:commentRangeEnd w:id="206"/>
      <w:r w:rsidR="00AC6904">
        <w:rPr>
          <w:rStyle w:val="CommentReference"/>
          <w:rFonts w:asciiTheme="minorHAnsi" w:eastAsiaTheme="minorHAnsi" w:hAnsiTheme="minorHAnsi" w:cstheme="minorBidi"/>
        </w:rPr>
        <w:commentReference w:id="206"/>
      </w:r>
      <w:commentRangeEnd w:id="207"/>
      <w:r w:rsidR="009804A1">
        <w:rPr>
          <w:rStyle w:val="CommentReference"/>
          <w:rFonts w:asciiTheme="minorHAnsi" w:eastAsiaTheme="minorHAnsi" w:hAnsiTheme="minorHAnsi" w:cstheme="minorBidi"/>
        </w:rPr>
        <w:commentReference w:id="207"/>
      </w:r>
    </w:p>
    <w:p w14:paraId="0F7D5E48" w14:textId="2FF879E4" w:rsidR="006A4C08" w:rsidRDefault="000C66E7" w:rsidP="000C66E7">
      <w:r>
        <w:t xml:space="preserve">Dynamic-modelling methods </w:t>
      </w:r>
      <w:r w:rsidR="00DD5E0F">
        <w:fldChar w:fldCharType="begin" w:fldLock="1"/>
      </w:r>
      <w:r w:rsidR="008E3903">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abca20ae-ecf2-4df5-998f-9e680410e4c4"]}],"mendeley":{"formattedCitation":"(Su &lt;i&gt;et al.&lt;/i&gt;, 2018)","plainTextFormattedCitation":"(Su et al., 2018)","previouslyFormattedCitation":"(Su &lt;i&gt;et al.&lt;/i&gt;, 2018)"},"properties":{"noteIndex":0},"schema":"https://github.com/citation-style-language/schema/raw/master/csl-citation.json"}</w:instrText>
      </w:r>
      <w:r w:rsidR="00DD5E0F">
        <w:fldChar w:fldCharType="separate"/>
      </w:r>
      <w:r w:rsidR="00351A05" w:rsidRPr="00351A05">
        <w:rPr>
          <w:noProof/>
        </w:rPr>
        <w:t xml:space="preserve">(Su </w:t>
      </w:r>
      <w:r w:rsidR="00351A05" w:rsidRPr="00351A05">
        <w:rPr>
          <w:i/>
          <w:noProof/>
        </w:rPr>
        <w:t>et al.</w:t>
      </w:r>
      <w:r w:rsidR="00351A05" w:rsidRPr="00351A05">
        <w:rPr>
          <w:noProof/>
        </w:rPr>
        <w:t>, 2018)</w:t>
      </w:r>
      <w:r w:rsidR="00DD5E0F">
        <w:fldChar w:fldCharType="end"/>
      </w:r>
      <w:r w:rsidR="00DD5E0F">
        <w:t xml:space="preserve"> </w:t>
      </w:r>
      <w:r>
        <w:t xml:space="preserve">are methods for building prediction models </w:t>
      </w:r>
      <w:r w:rsidR="00C4500B">
        <w:t>that</w:t>
      </w:r>
      <w:r>
        <w:t xml:space="preserve"> </w:t>
      </w:r>
      <w:r w:rsidR="00C4500B">
        <w:t>(</w:t>
      </w:r>
      <w:r>
        <w:t>at least</w:t>
      </w:r>
      <w:r w:rsidR="00C4500B">
        <w:t>)</w:t>
      </w:r>
      <w:r>
        <w:t xml:space="preserve"> maintain predictive performance over time in response to observed changes</w:t>
      </w:r>
      <w:r w:rsidRPr="000C66E7">
        <w:t xml:space="preserve"> </w:t>
      </w:r>
      <w:r>
        <w:t xml:space="preserve">in the underlying the phenomena of interest </w:t>
      </w:r>
      <w:r>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fldChar w:fldCharType="separate"/>
      </w:r>
      <w:r w:rsidR="00351A05" w:rsidRPr="00351A05">
        <w:rPr>
          <w:noProof/>
        </w:rPr>
        <w:t xml:space="preserve">(Jenkins </w:t>
      </w:r>
      <w:r w:rsidR="00351A05" w:rsidRPr="00351A05">
        <w:rPr>
          <w:i/>
          <w:noProof/>
        </w:rPr>
        <w:t>et al.</w:t>
      </w:r>
      <w:r w:rsidR="00351A05" w:rsidRPr="00351A05">
        <w:rPr>
          <w:noProof/>
        </w:rPr>
        <w:t>, 2018)</w:t>
      </w:r>
      <w:r>
        <w:fldChar w:fldCharType="end"/>
      </w:r>
      <w:r>
        <w:t xml:space="preserve">. They provide a solution to the transient relevance of predictive models that </w:t>
      </w:r>
      <w:r w:rsidR="00DD5E0F">
        <w:t xml:space="preserve">are typically informed by a single snapshot of data, which might already be outdated depending on the pace at which the phenomenon evolves and the rate at which data can be collected. </w:t>
      </w:r>
      <w:r>
        <w:t xml:space="preserve">Dynamic-modelling methods have already been applied </w:t>
      </w:r>
      <w:r w:rsidR="00C4500B">
        <w:t>for</w:t>
      </w:r>
      <w:r>
        <w:t xml:space="preserve"> predicting relapse of cancer </w:t>
      </w:r>
      <w:r>
        <w:lastRenderedPageBreak/>
        <w:fldChar w:fldCharType="begin" w:fldLock="1"/>
      </w:r>
      <w:r w:rsidR="008E3903">
        <w:instrText>ADDIN CSL_CITATION {"citationItems":[{"id":"ITEM-1","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1","issue":"13","issued":{"date-parts":[["2016"]]},"page":"2167-2182","title":"A two-stage approach for dynamic prediction of time-to-event distributions","type":"article-journal","volume":"35"},"uris":["http://www.mendeley.com/documents/?uuid=13aeece1-3d3e-419d-b329-c214fca9394e"]}],"mendeley":{"formattedCitation":"(Huang &lt;i&gt;et al.&lt;/i&gt;, 2016)","plainTextFormattedCitation":"(Huang et al., 2016)","previouslyFormattedCitation":"(Huang &lt;i&gt;et al.&lt;/i&gt;, 2016)"},"properties":{"noteIndex":0},"schema":"https://github.com/citation-style-language/schema/raw/master/csl-citation.json"}</w:instrText>
      </w:r>
      <w:r>
        <w:fldChar w:fldCharType="separate"/>
      </w:r>
      <w:r w:rsidR="00351A05" w:rsidRPr="00351A05">
        <w:rPr>
          <w:noProof/>
        </w:rPr>
        <w:t xml:space="preserve">(Huang </w:t>
      </w:r>
      <w:r w:rsidR="00351A05" w:rsidRPr="00351A05">
        <w:rPr>
          <w:i/>
          <w:noProof/>
        </w:rPr>
        <w:t>et al.</w:t>
      </w:r>
      <w:r w:rsidR="00351A05" w:rsidRPr="00351A05">
        <w:rPr>
          <w:noProof/>
        </w:rPr>
        <w:t>, 2016)</w:t>
      </w:r>
      <w:r>
        <w:fldChar w:fldCharType="end"/>
      </w:r>
      <w:r>
        <w:t xml:space="preserve"> and </w:t>
      </w:r>
      <w:r w:rsidRPr="000C66E7">
        <w:t>mortality after cardiac surgery</w:t>
      </w:r>
      <w:r>
        <w:t xml:space="preserve"> </w:t>
      </w:r>
      <w:r>
        <w:fldChar w:fldCharType="begin" w:fldLock="1"/>
      </w:r>
      <w:r w:rsidR="008E3903">
        <w:instrText>ADDIN CSL_CITATION {"citationItems":[{"id":"ITEM-1","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1","issue":"6","issued":{"date-parts":[["2013"]]},"page":"649-658","title":"Dynamic prediction modeling approaches for cardiac surgery","type":"article-journal","volume":"6"},"uris":["http://www.mendeley.com/documents/?uuid=d9d9cc3f-3960-4206-8469-e61e4594d41a"]}],"mendeley":{"formattedCitation":"(Hickey &lt;i&gt;et al.&lt;/i&gt;, 2013)","plainTextFormattedCitation":"(Hickey et al., 2013)","previouslyFormattedCitation":"(Hickey &lt;i&gt;et al.&lt;/i&gt;, 2013)"},"properties":{"noteIndex":0},"schema":"https://github.com/citation-style-language/schema/raw/master/csl-citation.json"}</w:instrText>
      </w:r>
      <w:r>
        <w:fldChar w:fldCharType="separate"/>
      </w:r>
      <w:r w:rsidR="00351A05" w:rsidRPr="00351A05">
        <w:rPr>
          <w:noProof/>
        </w:rPr>
        <w:t xml:space="preserve">(Hickey </w:t>
      </w:r>
      <w:r w:rsidR="00351A05" w:rsidRPr="00351A05">
        <w:rPr>
          <w:i/>
          <w:noProof/>
        </w:rPr>
        <w:t>et al.</w:t>
      </w:r>
      <w:r w:rsidR="00351A05" w:rsidRPr="00351A05">
        <w:rPr>
          <w:noProof/>
        </w:rPr>
        <w:t>, 2013)</w:t>
      </w:r>
      <w:r>
        <w:fldChar w:fldCharType="end"/>
      </w:r>
      <w:r>
        <w:t>. Recently, progress continues to be made develop</w:t>
      </w:r>
      <w:r w:rsidR="00C4500B">
        <w:t>ing</w:t>
      </w:r>
      <w:r>
        <w:t xml:space="preserve"> models that respect the latent, data-generating processes underlying the phenomena of interest </w:t>
      </w:r>
      <w:r>
        <w:fldChar w:fldCharType="begin" w:fldLock="1"/>
      </w:r>
      <w:r w:rsidR="008E3903">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fldChar w:fldCharType="separate"/>
      </w:r>
      <w:r w:rsidR="00351A05" w:rsidRPr="00351A05">
        <w:rPr>
          <w:noProof/>
        </w:rPr>
        <w:t xml:space="preserve">(Sperrin </w:t>
      </w:r>
      <w:r w:rsidR="00351A05" w:rsidRPr="00351A05">
        <w:rPr>
          <w:i/>
          <w:noProof/>
        </w:rPr>
        <w:t>et al.</w:t>
      </w:r>
      <w:r w:rsidR="00351A05" w:rsidRPr="00351A05">
        <w:rPr>
          <w:noProof/>
        </w:rPr>
        <w:t>, 2019)</w:t>
      </w:r>
      <w:r>
        <w:fldChar w:fldCharType="end"/>
      </w:r>
      <w:r>
        <w:t>.</w:t>
      </w:r>
      <w:commentRangeEnd w:id="208"/>
      <w:r w:rsidR="007D3A6D">
        <w:rPr>
          <w:rStyle w:val="CommentReference"/>
        </w:rPr>
        <w:commentReference w:id="208"/>
      </w:r>
      <w:commentRangeEnd w:id="209"/>
      <w:r w:rsidR="009804A1">
        <w:rPr>
          <w:rStyle w:val="CommentReference"/>
        </w:rPr>
        <w:commentReference w:id="209"/>
      </w:r>
    </w:p>
    <w:p w14:paraId="4B879E97" w14:textId="77777777" w:rsidR="006A4C08" w:rsidRPr="00810D0C" w:rsidRDefault="006A4C08" w:rsidP="00004E11"/>
    <w:p w14:paraId="3E8E62A2" w14:textId="1AD0E97B" w:rsidR="00745D0A" w:rsidRDefault="00745D0A" w:rsidP="00865C67">
      <w:pPr>
        <w:pStyle w:val="Heading2"/>
      </w:pPr>
      <w:r>
        <w:t>M</w:t>
      </w:r>
      <w:r w:rsidR="003C1579">
        <w:t xml:space="preserve">achine </w:t>
      </w:r>
      <w:proofErr w:type="gramStart"/>
      <w:r>
        <w:t>L</w:t>
      </w:r>
      <w:r w:rsidR="003C1579">
        <w:t>earning</w:t>
      </w:r>
      <w:proofErr w:type="gramEnd"/>
      <w:r>
        <w:t xml:space="preserve"> for data quality</w:t>
      </w:r>
    </w:p>
    <w:p w14:paraId="05541B14" w14:textId="16AC2E50" w:rsidR="007728F1" w:rsidRDefault="00C4500B" w:rsidP="00B05D6C">
      <w:r>
        <w:t xml:space="preserve">As an example of the HIS’s self-regulation </w:t>
      </w:r>
      <w:r>
        <w:fldChar w:fldCharType="begin" w:fldLock="1"/>
      </w:r>
      <w:r w:rsidR="008E3903">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00351A05" w:rsidRPr="00351A05">
        <w:rPr>
          <w:noProof/>
        </w:rPr>
        <w:t>(Comfort, 1994)</w:t>
      </w:r>
      <w:r>
        <w:fldChar w:fldCharType="end"/>
      </w:r>
      <w:r>
        <w:t xml:space="preserve">, </w:t>
      </w:r>
      <w:r w:rsidR="006A43D7">
        <w:t>progress in artificial intelligence (particularly anomaly detection) might help to mitigate pro</w:t>
      </w:r>
      <w:r w:rsidR="00BB063F">
        <w:t>blems arising from data errors</w:t>
      </w:r>
      <w:r>
        <w:t xml:space="preserve">, despite the potential threats to patient safety </w:t>
      </w:r>
      <w:r>
        <w:fldChar w:fldCharType="begin" w:fldLock="1"/>
      </w:r>
      <w:r w:rsidR="008E3903">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fldChar w:fldCharType="separate"/>
      </w:r>
      <w:r w:rsidR="00351A05" w:rsidRPr="00351A05">
        <w:rPr>
          <w:noProof/>
        </w:rPr>
        <w:t xml:space="preserve">(Challen </w:t>
      </w:r>
      <w:r w:rsidR="00351A05" w:rsidRPr="00351A05">
        <w:rPr>
          <w:i/>
          <w:noProof/>
        </w:rPr>
        <w:t>et al.</w:t>
      </w:r>
      <w:r w:rsidR="00351A05" w:rsidRPr="00351A05">
        <w:rPr>
          <w:noProof/>
        </w:rPr>
        <w:t>, 2019; Macrae, 2019)</w:t>
      </w:r>
      <w:r>
        <w:fldChar w:fldCharType="end"/>
      </w:r>
      <w:r>
        <w:t xml:space="preserve">.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8E3903">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rsidR="006A43D7">
        <w:t xml:space="preserve">re guides to operationalise </w:t>
      </w:r>
      <w:r w:rsidR="00EF53C4">
        <w:t xml:space="preserve">data quality assessment protocols </w:t>
      </w:r>
      <w:r w:rsidR="00EF53C4">
        <w:fldChar w:fldCharType="begin" w:fldLock="1"/>
      </w:r>
      <w:r w:rsidR="008E3903">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lt;i&gt;et al.&lt;/i&gt;, 2013, 2017)","plainTextFormattedCitation":"(Weiskopf et al., 2013, 2017)","previouslyFormattedCitation":"(Weiskopf &lt;i&gt;et al.&lt;/i&gt;, 2013, 2017)"},"properties":{"noteIndex":0},"schema":"https://github.com/citation-style-language/schema/raw/master/csl-citation.json"}</w:instrText>
      </w:r>
      <w:r w:rsidR="00EF53C4">
        <w:fldChar w:fldCharType="separate"/>
      </w:r>
      <w:r w:rsidR="00351A05" w:rsidRPr="00351A05">
        <w:rPr>
          <w:noProof/>
        </w:rPr>
        <w:t xml:space="preserve">(Weiskopf </w:t>
      </w:r>
      <w:r w:rsidR="00351A05" w:rsidRPr="00351A05">
        <w:rPr>
          <w:i/>
          <w:noProof/>
        </w:rPr>
        <w:t>et al.</w:t>
      </w:r>
      <w:r w:rsidR="00351A05" w:rsidRPr="00351A05">
        <w:rPr>
          <w:noProof/>
        </w:rPr>
        <w:t>, 2013, 2017)</w:t>
      </w:r>
      <w:r w:rsidR="00EF53C4">
        <w:fldChar w:fldCharType="end"/>
      </w:r>
      <w:r w:rsidR="00EF53C4">
        <w:t xml:space="preserve">, themselves informed by taxonomies of data quality dimensions </w:t>
      </w:r>
      <w:r w:rsidR="00EF53C4">
        <w:fldChar w:fldCharType="begin" w:fldLock="1"/>
      </w:r>
      <w:r w:rsidR="008E3903">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Weiskopf and Weng, 2013; Feder, 2018)","manualFormatting":"(e.g. Feder, 2018; Weiskopf &amp; Weng, 2013)","plainTextFormattedCitation":"(Weiskopf and Weng, 2013; Feder, 2018)","previouslyFormattedCitation":"(Weiskopf and Weng, 2013; Feder, 2018)"},"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p>
    <w:p w14:paraId="31864611" w14:textId="77777777" w:rsidR="00004E11" w:rsidRDefault="00004E11" w:rsidP="00B05D6C"/>
    <w:p w14:paraId="175414E6" w14:textId="0A6CDAB3" w:rsidR="00004E11" w:rsidRDefault="00004E11" w:rsidP="00865C67">
      <w:pPr>
        <w:pStyle w:val="Heading2"/>
      </w:pPr>
      <w:commentRangeStart w:id="210"/>
      <w:commentRangeStart w:id="211"/>
      <w:r>
        <w:t>Human Factors</w:t>
      </w:r>
      <w:commentRangeEnd w:id="210"/>
      <w:commentRangeEnd w:id="211"/>
      <w:r w:rsidR="0093483F">
        <w:t>/Sociotechnical Approach</w:t>
      </w:r>
      <w:r w:rsidR="00DD5E0F">
        <w:rPr>
          <w:rStyle w:val="CommentReference"/>
          <w:rFonts w:asciiTheme="minorHAnsi" w:eastAsiaTheme="minorHAnsi" w:hAnsiTheme="minorHAnsi" w:cstheme="minorBidi"/>
        </w:rPr>
        <w:commentReference w:id="210"/>
      </w:r>
      <w:r w:rsidR="0093483F">
        <w:rPr>
          <w:rStyle w:val="CommentReference"/>
          <w:rFonts w:asciiTheme="minorHAnsi" w:eastAsiaTheme="minorHAnsi" w:hAnsiTheme="minorHAnsi" w:cstheme="minorBidi"/>
        </w:rPr>
        <w:commentReference w:id="211"/>
      </w:r>
    </w:p>
    <w:p w14:paraId="3E7B6785" w14:textId="77777777" w:rsidR="00DD5E0F" w:rsidRDefault="00DD5E0F" w:rsidP="00DD5E0F">
      <w:pPr>
        <w:rPr>
          <w:color w:val="FF0000"/>
        </w:rPr>
      </w:pPr>
      <w:r>
        <w:rPr>
          <w:color w:val="FF0000"/>
        </w:rPr>
        <w:t>* * * * * * * * * * * * * * * * * * * * * * * * *</w:t>
      </w:r>
    </w:p>
    <w:p w14:paraId="1F3F2585" w14:textId="77777777" w:rsidR="00DD5E0F" w:rsidRDefault="00DD5E0F" w:rsidP="00DD5E0F">
      <w:pPr>
        <w:rPr>
          <w:color w:val="FF0000"/>
        </w:rPr>
      </w:pPr>
      <w:commentRangeStart w:id="212"/>
      <w:commentRangeStart w:id="213"/>
      <w:r>
        <w:rPr>
          <w:color w:val="FF0000"/>
        </w:rPr>
        <w:t>* * * * * * * * * * * * * * * * * * * * * * * * *</w:t>
      </w:r>
      <w:commentRangeEnd w:id="212"/>
      <w:r w:rsidR="00AD644D">
        <w:rPr>
          <w:rStyle w:val="CommentReference"/>
        </w:rPr>
        <w:commentReference w:id="212"/>
      </w:r>
      <w:commentRangeEnd w:id="213"/>
      <w:r w:rsidR="001B4553">
        <w:rPr>
          <w:rStyle w:val="CommentReference"/>
        </w:rPr>
        <w:commentReference w:id="213"/>
      </w:r>
    </w:p>
    <w:p w14:paraId="7BE2FF61" w14:textId="7F7A980A" w:rsidR="006D4CAF" w:rsidRDefault="006D4CAF" w:rsidP="006D4CAF">
      <w:pPr>
        <w:rPr>
          <w:ins w:id="214" w:author="Ciarán McInerney" w:date="2020-07-31T15:00:00Z"/>
        </w:rPr>
      </w:pPr>
    </w:p>
    <w:p w14:paraId="1D27A5EE" w14:textId="4E4E0E02" w:rsidR="00AD666B" w:rsidRDefault="00AD666B">
      <w:pPr>
        <w:pStyle w:val="Heading2"/>
        <w:rPr>
          <w:ins w:id="215" w:author="Ciarán McInerney" w:date="2020-07-31T15:00:00Z"/>
        </w:rPr>
        <w:pPrChange w:id="216" w:author="Ciarán McInerney" w:date="2020-07-31T15:00:00Z">
          <w:pPr/>
        </w:pPrChange>
      </w:pPr>
      <w:ins w:id="217" w:author="Ciarán McInerney" w:date="2020-07-31T15:00:00Z">
        <w:r>
          <w:t>Gradual approval of medical devices</w:t>
        </w:r>
      </w:ins>
    </w:p>
    <w:p w14:paraId="7CDDE3C6" w14:textId="63A55A04" w:rsidR="00AD666B" w:rsidRPr="00AD666B" w:rsidRDefault="00AD666B">
      <w:ins w:id="218" w:author="Ciarán McInerney" w:date="2020-07-31T15:00:00Z">
        <w:r>
          <w:t>*Reword from CRATs paper.</w:t>
        </w:r>
      </w:ins>
    </w:p>
    <w:p w14:paraId="1C12E183" w14:textId="77777777" w:rsidR="00EC546B" w:rsidRDefault="00EC546B" w:rsidP="006D4CAF"/>
    <w:p w14:paraId="4E6C1F67" w14:textId="77777777" w:rsidR="006D4CAF" w:rsidRDefault="006D4CAF" w:rsidP="00FE11B9">
      <w:pPr>
        <w:pStyle w:val="Heading1"/>
      </w:pPr>
      <w:commentRangeStart w:id="219"/>
      <w:commentRangeStart w:id="220"/>
      <w:commentRangeStart w:id="221"/>
      <w:r>
        <w:t>Conclusion</w:t>
      </w:r>
      <w:commentRangeEnd w:id="219"/>
      <w:r w:rsidR="00DD5E0F">
        <w:rPr>
          <w:rStyle w:val="CommentReference"/>
          <w:rFonts w:asciiTheme="minorHAnsi" w:eastAsiaTheme="minorHAnsi" w:hAnsiTheme="minorHAnsi" w:cstheme="minorBidi"/>
        </w:rPr>
        <w:commentReference w:id="219"/>
      </w:r>
      <w:commentRangeEnd w:id="220"/>
      <w:r w:rsidR="007D3A6D">
        <w:rPr>
          <w:rStyle w:val="CommentReference"/>
          <w:rFonts w:asciiTheme="minorHAnsi" w:eastAsiaTheme="minorHAnsi" w:hAnsiTheme="minorHAnsi" w:cstheme="minorBidi"/>
        </w:rPr>
        <w:commentReference w:id="220"/>
      </w:r>
      <w:commentRangeEnd w:id="221"/>
      <w:r w:rsidR="008C101F">
        <w:rPr>
          <w:rStyle w:val="CommentReference"/>
          <w:rFonts w:asciiTheme="minorHAnsi" w:eastAsiaTheme="minorHAnsi" w:hAnsiTheme="minorHAnsi" w:cstheme="minorBidi"/>
        </w:rPr>
        <w:commentReference w:id="221"/>
      </w:r>
    </w:p>
    <w:p w14:paraId="58D0CA1D" w14:textId="44DDD1EC" w:rsidR="000250BA" w:rsidRPr="00DD5E0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w:t>
      </w:r>
      <w:r w:rsidR="009B3EEC" w:rsidRPr="008E3903">
        <w:rPr>
          <w:strike/>
          <w:color w:val="4472C4" w:themeColor="accent5"/>
        </w:rPr>
        <w:t xml:space="preserve">2) succinctly summarise the </w:t>
      </w:r>
      <w:r w:rsidR="000C0B41" w:rsidRPr="008E3903">
        <w:rPr>
          <w:strike/>
          <w:color w:val="4472C4" w:themeColor="accent5"/>
        </w:rPr>
        <w:t>characteristics</w:t>
      </w:r>
      <w:r w:rsidR="009B3EEC" w:rsidRPr="008E3903">
        <w:rPr>
          <w:strike/>
          <w:color w:val="4472C4" w:themeColor="accent5"/>
        </w:rPr>
        <w:t xml:space="preserve"> of new and emerging </w:t>
      </w:r>
      <w:r w:rsidR="00AA6BB1" w:rsidRPr="008E3903">
        <w:rPr>
          <w:strike/>
          <w:color w:val="4472C4" w:themeColor="accent5"/>
        </w:rPr>
        <w:t>health information tech</w:t>
      </w:r>
      <w:r w:rsidR="009B3EEC" w:rsidRPr="008E3903">
        <w:rPr>
          <w:strike/>
          <w:color w:val="4472C4" w:themeColor="accent5"/>
        </w:rPr>
        <w:t xml:space="preserve">nologies, 3) succinctly summarise the </w:t>
      </w:r>
      <w:r w:rsidR="000C0B41" w:rsidRPr="008E3903">
        <w:rPr>
          <w:strike/>
          <w:color w:val="4472C4" w:themeColor="accent5"/>
        </w:rPr>
        <w:t>classes</w:t>
      </w:r>
      <w:r w:rsidR="009B3EEC" w:rsidRPr="008E3903">
        <w:rPr>
          <w:strike/>
          <w:color w:val="4472C4" w:themeColor="accent5"/>
        </w:rPr>
        <w:t xml:space="preserve"> of </w:t>
      </w:r>
      <w:r w:rsidR="000C0B41" w:rsidRPr="008E3903">
        <w:rPr>
          <w:strike/>
          <w:color w:val="4472C4" w:themeColor="accent5"/>
        </w:rPr>
        <w:t>patient-safety</w:t>
      </w:r>
      <w:r w:rsidR="009B3EEC" w:rsidRPr="008E3903">
        <w:rPr>
          <w:strike/>
          <w:color w:val="4472C4" w:themeColor="accent5"/>
        </w:rPr>
        <w:t xml:space="preserve"> </w:t>
      </w:r>
      <w:r w:rsidR="000C0B41" w:rsidRPr="008E3903">
        <w:rPr>
          <w:strike/>
          <w:color w:val="4472C4" w:themeColor="accent5"/>
        </w:rPr>
        <w:t>challenges and their safety implications</w:t>
      </w:r>
      <w:r w:rsidR="009B3EEC" w:rsidRPr="008E3903">
        <w:rPr>
          <w:strike/>
          <w:color w:val="4472C4" w:themeColor="accent5"/>
        </w:rPr>
        <w:t xml:space="preserve">, 4) succinctly summarise </w:t>
      </w:r>
      <w:r w:rsidR="000C0B41" w:rsidRPr="008E3903">
        <w:rPr>
          <w:strike/>
          <w:color w:val="4472C4" w:themeColor="accent5"/>
        </w:rPr>
        <w:t>our suggested approaches to address the patient-safety challenges</w:t>
      </w:r>
      <w:r w:rsidR="009B3EEC" w:rsidRPr="008E3903">
        <w:rPr>
          <w:strike/>
          <w:color w:val="4472C4" w:themeColor="accent5"/>
        </w:rPr>
        <w:t>,</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w:t>
      </w:r>
      <w:r w:rsidR="00C77557">
        <w:rPr>
          <w:color w:val="4472C4" w:themeColor="accent5"/>
        </w:rPr>
        <w:t>s</w:t>
      </w:r>
      <w:r w:rsidR="009B3EEC" w:rsidRPr="00F700A2">
        <w:rPr>
          <w:color w:val="4472C4" w:themeColor="accent5"/>
        </w:rPr>
        <w:t xml:space="preserve"> in the series</w:t>
      </w:r>
      <w:commentRangeStart w:id="222"/>
      <w:commentRangeStart w:id="223"/>
      <w:commentRangeStart w:id="224"/>
      <w:commentRangeStart w:id="225"/>
      <w:commentRangeStart w:id="226"/>
      <w:r w:rsidR="009B3EEC" w:rsidRPr="00F700A2">
        <w:rPr>
          <w:color w:val="4472C4" w:themeColor="accent5"/>
        </w:rPr>
        <w:t>.</w:t>
      </w:r>
      <w:commentRangeEnd w:id="222"/>
      <w:r w:rsidR="00DD5E0F">
        <w:rPr>
          <w:rStyle w:val="CommentReference"/>
        </w:rPr>
        <w:commentReference w:id="222"/>
      </w:r>
      <w:commentRangeEnd w:id="223"/>
      <w:commentRangeEnd w:id="225"/>
      <w:r w:rsidR="00172673">
        <w:rPr>
          <w:rStyle w:val="CommentReference"/>
        </w:rPr>
        <w:commentReference w:id="223"/>
      </w:r>
      <w:commentRangeEnd w:id="224"/>
      <w:r w:rsidR="00976585">
        <w:rPr>
          <w:rStyle w:val="CommentReference"/>
        </w:rPr>
        <w:commentReference w:id="224"/>
      </w:r>
      <w:r w:rsidR="008077C5">
        <w:rPr>
          <w:rStyle w:val="CommentReference"/>
        </w:rPr>
        <w:commentReference w:id="225"/>
      </w:r>
      <w:commentRangeEnd w:id="226"/>
      <w:r w:rsidR="00036F8C">
        <w:rPr>
          <w:rStyle w:val="CommentReference"/>
        </w:rPr>
        <w:commentReference w:id="226"/>
      </w:r>
    </w:p>
    <w:p w14:paraId="0A98F9FD" w14:textId="4CD9854E" w:rsidR="00351A05" w:rsidRDefault="00BF48F2" w:rsidP="00E27DC6">
      <w:r>
        <w:t xml:space="preserve">The intention of this article was to begin the process of developing the theoretical and practical foundations of safety informatics, contributing to a unifying theory that is lacking in safety science </w:t>
      </w:r>
      <w:r>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t xml:space="preserve">. </w:t>
      </w:r>
      <w:commentRangeStart w:id="227"/>
      <w:commentRangeStart w:id="228"/>
      <w:r w:rsidR="005D6A14">
        <w:t xml:space="preserve">The workshop described herein took placed during the </w:t>
      </w:r>
      <w:r w:rsidR="00026387">
        <w:t>COVID-19</w:t>
      </w:r>
      <w:r w:rsidR="005D6A14">
        <w:t xml:space="preserve"> pandemic of </w:t>
      </w:r>
      <w:r w:rsidR="007D55CB">
        <w:t>2020, which spurred swift development and use of HIT. Rapid adoption of HIT has brought many benefits and new ways of working but</w:t>
      </w:r>
      <w:r w:rsidR="00036F8C">
        <w:t xml:space="preserve"> has</w:t>
      </w:r>
      <w:r w:rsidR="007D55CB">
        <w:t xml:space="preserve"> also brought </w:t>
      </w:r>
      <w:r w:rsidR="00E51576">
        <w:t xml:space="preserve">with it </w:t>
      </w:r>
      <w:r w:rsidR="007D55CB">
        <w:t xml:space="preserve">existing and novel threats to patient safety. </w:t>
      </w:r>
      <w:commentRangeEnd w:id="227"/>
      <w:r w:rsidR="007D3A6D">
        <w:rPr>
          <w:rStyle w:val="CommentReference"/>
        </w:rPr>
        <w:commentReference w:id="227"/>
      </w:r>
      <w:r w:rsidR="007D55CB">
        <w:t xml:space="preserve">While the progress toward a more integrated </w:t>
      </w:r>
      <w:r w:rsidR="00E51576">
        <w:t xml:space="preserve">and </w:t>
      </w:r>
      <w:r w:rsidR="007D55CB">
        <w:t>digital healthcare system is welcome, we urgently need to address the associated patient-safety concerns, both theoretically and practically.</w:t>
      </w:r>
    </w:p>
    <w:p w14:paraId="12FF2BFA" w14:textId="67EC6454" w:rsidR="00A2296F" w:rsidRDefault="00351A05" w:rsidP="00E27DC6">
      <w:r>
        <w:t>…</w:t>
      </w:r>
      <w:r w:rsidR="007D55CB">
        <w:t xml:space="preserve">  </w:t>
      </w:r>
    </w:p>
    <w:p w14:paraId="091F891B" w14:textId="72290632" w:rsidR="009D0DA8" w:rsidRDefault="00A2296F" w:rsidP="00E27DC6">
      <w:r>
        <w:t>Subsequent workshops in our series on the theoretical and practical foundations of safety</w:t>
      </w:r>
      <w:commentRangeEnd w:id="228"/>
      <w:r w:rsidR="00DD5E0F">
        <w:rPr>
          <w:rStyle w:val="CommentReference"/>
        </w:rPr>
        <w:commentReference w:id="228"/>
      </w:r>
      <w:r>
        <w:t xml:space="preserve"> informatics will address t</w:t>
      </w:r>
      <w:r w:rsidRPr="00A2296F">
        <w:t>he implications of contemporary safety theory for digital innovation</w:t>
      </w:r>
      <w:r>
        <w:t xml:space="preserve">, sociotechnical evaluation of digital technology, and digital technology designed to improve patient safety </w:t>
      </w:r>
      <w:commentRangeStart w:id="230"/>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commentRangeEnd w:id="230"/>
      <w:r w:rsidR="00351A05">
        <w:rPr>
          <w:rStyle w:val="CommentReference"/>
        </w:rPr>
        <w:commentReference w:id="230"/>
      </w:r>
      <w:r>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E11B9">
      <w:pPr>
        <w:pStyle w:val="Heading1"/>
      </w:pPr>
      <w:r>
        <w:t>References</w:t>
      </w:r>
    </w:p>
    <w:p w14:paraId="5B7A72F0" w14:textId="49C6331E" w:rsidR="008E3903" w:rsidRPr="008E3903" w:rsidRDefault="00DD5E0F" w:rsidP="008E3903">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E3903" w:rsidRPr="008E3903">
        <w:rPr>
          <w:rFonts w:ascii="Calibri" w:hAnsi="Calibri" w:cs="Calibri"/>
          <w:noProof/>
          <w:szCs w:val="24"/>
        </w:rPr>
        <w:t xml:space="preserve">Alaszewski, A. (2003) ‘Risk, trust and health’, </w:t>
      </w:r>
      <w:r w:rsidR="008E3903" w:rsidRPr="008E3903">
        <w:rPr>
          <w:rFonts w:ascii="Calibri" w:hAnsi="Calibri" w:cs="Calibri"/>
          <w:i/>
          <w:iCs/>
          <w:noProof/>
          <w:szCs w:val="24"/>
        </w:rPr>
        <w:t>Health, Risk and Society</w:t>
      </w:r>
      <w:r w:rsidR="008E3903" w:rsidRPr="008E3903">
        <w:rPr>
          <w:rFonts w:ascii="Calibri" w:hAnsi="Calibri" w:cs="Calibri"/>
          <w:noProof/>
          <w:szCs w:val="24"/>
        </w:rPr>
        <w:t>, 5(3), pp. 235–239. doi: 10.1080/13698570310001606941.</w:t>
      </w:r>
    </w:p>
    <w:p w14:paraId="039843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anerjee, A. (2019) ‘Digital health interventions and inequalities: The case for a new paradigm’, </w:t>
      </w:r>
      <w:r w:rsidRPr="008E3903">
        <w:rPr>
          <w:rFonts w:ascii="Calibri" w:hAnsi="Calibri" w:cs="Calibri"/>
          <w:i/>
          <w:iCs/>
          <w:noProof/>
          <w:szCs w:val="24"/>
        </w:rPr>
        <w:t>BMJ Evidence-Based Medicine</w:t>
      </w:r>
      <w:r w:rsidRPr="008E3903">
        <w:rPr>
          <w:rFonts w:ascii="Calibri" w:hAnsi="Calibri" w:cs="Calibri"/>
          <w:noProof/>
          <w:szCs w:val="24"/>
        </w:rPr>
        <w:t>, 2, pp. 2–5. doi: 10.1136/bmjebm-2019-111282.</w:t>
      </w:r>
    </w:p>
    <w:p w14:paraId="035C5E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bya, H. </w:t>
      </w:r>
      <w:r w:rsidRPr="008E3903">
        <w:rPr>
          <w:rFonts w:ascii="Calibri" w:hAnsi="Calibri" w:cs="Calibri"/>
          <w:i/>
          <w:iCs/>
          <w:noProof/>
          <w:szCs w:val="24"/>
        </w:rPr>
        <w:t>et al.</w:t>
      </w:r>
      <w:r w:rsidRPr="008E3903">
        <w:rPr>
          <w:rFonts w:ascii="Calibri" w:hAnsi="Calibri" w:cs="Calibri"/>
          <w:noProof/>
          <w:szCs w:val="24"/>
        </w:rPr>
        <w:t xml:space="preserve"> (2020) ‘Complexity and Information Systems Research in the Emerging Digital World’, </w:t>
      </w:r>
      <w:r w:rsidRPr="008E3903">
        <w:rPr>
          <w:rFonts w:ascii="Calibri" w:hAnsi="Calibri" w:cs="Calibri"/>
          <w:i/>
          <w:iCs/>
          <w:noProof/>
          <w:szCs w:val="24"/>
        </w:rPr>
        <w:t>Management Information Systems Quarterly</w:t>
      </w:r>
      <w:r w:rsidRPr="008E3903">
        <w:rPr>
          <w:rFonts w:ascii="Calibri" w:hAnsi="Calibri" w:cs="Calibri"/>
          <w:noProof/>
          <w:szCs w:val="24"/>
        </w:rPr>
        <w:t>, 44(1), p. 1.</w:t>
      </w:r>
    </w:p>
    <w:p w14:paraId="09AFFA3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son, T. and Grieve, G. (2016) </w:t>
      </w:r>
      <w:r w:rsidRPr="008E3903">
        <w:rPr>
          <w:rFonts w:ascii="Calibri" w:hAnsi="Calibri" w:cs="Calibri"/>
          <w:i/>
          <w:iCs/>
          <w:noProof/>
          <w:szCs w:val="24"/>
        </w:rPr>
        <w:t>Principles of Health Interoperability: SNOMED CT, HL7 and FHIR</w:t>
      </w:r>
      <w:r w:rsidRPr="008E3903">
        <w:rPr>
          <w:rFonts w:ascii="Calibri" w:hAnsi="Calibri" w:cs="Calibri"/>
          <w:noProof/>
          <w:szCs w:val="24"/>
        </w:rPr>
        <w:t>. 3rd edn. London, UK: Springer. Available at: https://s3.amazonaws.com/academia.edu.documents/62118976/Principles_of_Health_Interoperability_-_SNOMED_CT__HL7__and_FHIR20200217-30649-712nov.pdf?response-content-disposition=inline%3B filename%3DPrinciples_of_Health_Interoperability.pdf&amp;X-Amz-Algorithm=.</w:t>
      </w:r>
    </w:p>
    <w:p w14:paraId="3F1FA13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ishop, P. and Bloomfield, R. (2000) ‘A Methodology for Safety Case Development’, </w:t>
      </w:r>
      <w:r w:rsidRPr="008E3903">
        <w:rPr>
          <w:rFonts w:ascii="Calibri" w:hAnsi="Calibri" w:cs="Calibri"/>
          <w:i/>
          <w:iCs/>
          <w:noProof/>
          <w:szCs w:val="24"/>
        </w:rPr>
        <w:t>Safety and Reliability</w:t>
      </w:r>
      <w:r w:rsidRPr="008E3903">
        <w:rPr>
          <w:rFonts w:ascii="Calibri" w:hAnsi="Calibri" w:cs="Calibri"/>
          <w:noProof/>
          <w:szCs w:val="24"/>
        </w:rPr>
        <w:t>, 20(1), pp. 34–42. doi: 10.1080/09617353.2000.11690698.</w:t>
      </w:r>
    </w:p>
    <w:p w14:paraId="3B79B25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ot, B. M. </w:t>
      </w:r>
      <w:r w:rsidRPr="008E3903">
        <w:rPr>
          <w:rFonts w:ascii="Calibri" w:hAnsi="Calibri" w:cs="Calibri"/>
          <w:i/>
          <w:iCs/>
          <w:noProof/>
          <w:szCs w:val="24"/>
        </w:rPr>
        <w:t>et al.</w:t>
      </w:r>
      <w:r w:rsidRPr="008E3903">
        <w:rPr>
          <w:rFonts w:ascii="Calibri" w:hAnsi="Calibri" w:cs="Calibri"/>
          <w:noProof/>
          <w:szCs w:val="24"/>
        </w:rPr>
        <w:t xml:space="preserve"> (2016) ‘The mPower study, Parkinson disease mobile data collected using ResearchKit’, </w:t>
      </w:r>
      <w:r w:rsidRPr="008E3903">
        <w:rPr>
          <w:rFonts w:ascii="Calibri" w:hAnsi="Calibri" w:cs="Calibri"/>
          <w:i/>
          <w:iCs/>
          <w:noProof/>
          <w:szCs w:val="24"/>
        </w:rPr>
        <w:t>Scientific Data</w:t>
      </w:r>
      <w:r w:rsidRPr="008E3903">
        <w:rPr>
          <w:rFonts w:ascii="Calibri" w:hAnsi="Calibri" w:cs="Calibri"/>
          <w:noProof/>
          <w:szCs w:val="24"/>
        </w:rPr>
        <w:t>, 3, pp. 1–9. doi: 10.1038/sdata.2016.11.</w:t>
      </w:r>
    </w:p>
    <w:p w14:paraId="46BCC11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alnan, M. and Rowe, R. (2006) ‘Researching trust relations in health care: Conceptual and methodological challenges – an introduction’, </w:t>
      </w:r>
      <w:r w:rsidRPr="008E3903">
        <w:rPr>
          <w:rFonts w:ascii="Calibri" w:hAnsi="Calibri" w:cs="Calibri"/>
          <w:i/>
          <w:iCs/>
          <w:noProof/>
          <w:szCs w:val="24"/>
        </w:rPr>
        <w:t>Journal of Health Organization and Management</w:t>
      </w:r>
      <w:r w:rsidRPr="008E3903">
        <w:rPr>
          <w:rFonts w:ascii="Calibri" w:hAnsi="Calibri" w:cs="Calibri"/>
          <w:noProof/>
          <w:szCs w:val="24"/>
        </w:rPr>
        <w:t>, 20(5), pp. 349–358. doi: 10.1108/14777260610701759.</w:t>
      </w:r>
    </w:p>
    <w:p w14:paraId="5248CD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dwick, L. </w:t>
      </w:r>
      <w:r w:rsidRPr="008E3903">
        <w:rPr>
          <w:rFonts w:ascii="Calibri" w:hAnsi="Calibri" w:cs="Calibri"/>
          <w:i/>
          <w:iCs/>
          <w:noProof/>
          <w:szCs w:val="24"/>
        </w:rPr>
        <w:t>et al.</w:t>
      </w:r>
      <w:r w:rsidRPr="008E3903">
        <w:rPr>
          <w:rFonts w:ascii="Calibri" w:hAnsi="Calibri" w:cs="Calibri"/>
          <w:noProof/>
          <w:szCs w:val="24"/>
        </w:rPr>
        <w:t xml:space="preserve"> (2012) ‘Functional safety of health information technology’, </w:t>
      </w:r>
      <w:r w:rsidRPr="008E3903">
        <w:rPr>
          <w:rFonts w:ascii="Calibri" w:hAnsi="Calibri" w:cs="Calibri"/>
          <w:i/>
          <w:iCs/>
          <w:noProof/>
          <w:szCs w:val="24"/>
        </w:rPr>
        <w:t>Health Informatics Journal</w:t>
      </w:r>
      <w:r w:rsidRPr="008E3903">
        <w:rPr>
          <w:rFonts w:ascii="Calibri" w:hAnsi="Calibri" w:cs="Calibri"/>
          <w:noProof/>
          <w:szCs w:val="24"/>
        </w:rPr>
        <w:t>, 18(1), pp. 36–49. doi: 10.1177/1460458211432587.</w:t>
      </w:r>
    </w:p>
    <w:p w14:paraId="4DF028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llen, R. </w:t>
      </w:r>
      <w:r w:rsidRPr="008E3903">
        <w:rPr>
          <w:rFonts w:ascii="Calibri" w:hAnsi="Calibri" w:cs="Calibri"/>
          <w:i/>
          <w:iCs/>
          <w:noProof/>
          <w:szCs w:val="24"/>
        </w:rPr>
        <w:t>et al.</w:t>
      </w:r>
      <w:r w:rsidRPr="008E3903">
        <w:rPr>
          <w:rFonts w:ascii="Calibri" w:hAnsi="Calibri" w:cs="Calibri"/>
          <w:noProof/>
          <w:szCs w:val="24"/>
        </w:rPr>
        <w:t xml:space="preserve"> (2019) ‘Artificial intelligence, bias and clinical safety’, </w:t>
      </w:r>
      <w:r w:rsidRPr="008E3903">
        <w:rPr>
          <w:rFonts w:ascii="Calibri" w:hAnsi="Calibri" w:cs="Calibri"/>
          <w:i/>
          <w:iCs/>
          <w:noProof/>
          <w:szCs w:val="24"/>
        </w:rPr>
        <w:t>BMJ Quality and Safety</w:t>
      </w:r>
      <w:r w:rsidRPr="008E3903">
        <w:rPr>
          <w:rFonts w:ascii="Calibri" w:hAnsi="Calibri" w:cs="Calibri"/>
          <w:noProof/>
          <w:szCs w:val="24"/>
        </w:rPr>
        <w:t>, 28(3), pp. 231–237. doi: 10.1136/bmjqs-2018-008370.</w:t>
      </w:r>
    </w:p>
    <w:p w14:paraId="114C6F6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mfort, L. K. (1994) ‘Self-Organization in Complex Systems’, </w:t>
      </w:r>
      <w:r w:rsidRPr="008E3903">
        <w:rPr>
          <w:rFonts w:ascii="Calibri" w:hAnsi="Calibri" w:cs="Calibri"/>
          <w:i/>
          <w:iCs/>
          <w:noProof/>
          <w:szCs w:val="24"/>
        </w:rPr>
        <w:t>Journal of Public Administration Research and Theory</w:t>
      </w:r>
      <w:r w:rsidRPr="008E3903">
        <w:rPr>
          <w:rFonts w:ascii="Calibri" w:hAnsi="Calibri" w:cs="Calibri"/>
          <w:noProof/>
          <w:szCs w:val="24"/>
        </w:rPr>
        <w:t>, 4(3), pp. 393–410.</w:t>
      </w:r>
    </w:p>
    <w:p w14:paraId="3C59F7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ok, R. and Rasmussen, J. (2005) ‘“Going solid”: A model of system dynamics and consequences for patient safety’, </w:t>
      </w:r>
      <w:r w:rsidRPr="008E3903">
        <w:rPr>
          <w:rFonts w:ascii="Calibri" w:hAnsi="Calibri" w:cs="Calibri"/>
          <w:i/>
          <w:iCs/>
          <w:noProof/>
          <w:szCs w:val="24"/>
        </w:rPr>
        <w:t>Quality and Safety in Health Care</w:t>
      </w:r>
      <w:r w:rsidRPr="008E3903">
        <w:rPr>
          <w:rFonts w:ascii="Calibri" w:hAnsi="Calibri" w:cs="Calibri"/>
          <w:noProof/>
          <w:szCs w:val="24"/>
        </w:rPr>
        <w:t>, 14(2), pp. 130–134. doi: 10.1136/qshc.2003.009530.</w:t>
      </w:r>
    </w:p>
    <w:p w14:paraId="6286BD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nney, E., Pai, G. and Habli, I. (2015) ‘Dynamic Safety Cases for Through-Life Safety Assurance’, </w:t>
      </w:r>
      <w:r w:rsidRPr="008E3903">
        <w:rPr>
          <w:rFonts w:ascii="Calibri" w:hAnsi="Calibri" w:cs="Calibri"/>
          <w:i/>
          <w:iCs/>
          <w:noProof/>
          <w:szCs w:val="24"/>
        </w:rPr>
        <w:t>Proceedings - International Conference on Software Engineering</w:t>
      </w:r>
      <w:r w:rsidRPr="008E3903">
        <w:rPr>
          <w:rFonts w:ascii="Calibri" w:hAnsi="Calibri" w:cs="Calibri"/>
          <w:noProof/>
          <w:szCs w:val="24"/>
        </w:rPr>
        <w:t>. IEEE, 2(2), pp. 587–590. doi: 10.1109/ICSE.2015.199.</w:t>
      </w:r>
    </w:p>
    <w:p w14:paraId="661C729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spotou, G. </w:t>
      </w:r>
      <w:r w:rsidRPr="008E3903">
        <w:rPr>
          <w:rFonts w:ascii="Calibri" w:hAnsi="Calibri" w:cs="Calibri"/>
          <w:i/>
          <w:iCs/>
          <w:noProof/>
          <w:szCs w:val="24"/>
        </w:rPr>
        <w:t>et al.</w:t>
      </w:r>
      <w:r w:rsidRPr="008E3903">
        <w:rPr>
          <w:rFonts w:ascii="Calibri" w:hAnsi="Calibri" w:cs="Calibri"/>
          <w:noProof/>
          <w:szCs w:val="24"/>
        </w:rPr>
        <w:t xml:space="preserve"> (2012) ‘Introducing safety cases for health IT’, </w:t>
      </w:r>
      <w:r w:rsidRPr="008E3903">
        <w:rPr>
          <w:rFonts w:ascii="Calibri" w:hAnsi="Calibri" w:cs="Calibri"/>
          <w:i/>
          <w:iCs/>
          <w:noProof/>
          <w:szCs w:val="24"/>
        </w:rPr>
        <w:t>2012 4th International Workshop on Software Engineering in Health Care, SEHC 2012 - Proceedings</w:t>
      </w:r>
      <w:r w:rsidRPr="008E3903">
        <w:rPr>
          <w:rFonts w:ascii="Calibri" w:hAnsi="Calibri" w:cs="Calibri"/>
          <w:noProof/>
          <w:szCs w:val="24"/>
        </w:rPr>
        <w:t>, pp. 44–50. doi: 10.1109/SEHC.2012.6227010.</w:t>
      </w:r>
    </w:p>
    <w:p w14:paraId="6C647C0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íaz, M., Martín, C. and Rubio, B. (2016) ‘State-of-the-art, challenges, and open issues in the integration of Internet of things and cloud computing’, </w:t>
      </w:r>
      <w:r w:rsidRPr="008E3903">
        <w:rPr>
          <w:rFonts w:ascii="Calibri" w:hAnsi="Calibri" w:cs="Calibri"/>
          <w:i/>
          <w:iCs/>
          <w:noProof/>
          <w:szCs w:val="24"/>
        </w:rPr>
        <w:t>Journal of Network and Computer Applications</w:t>
      </w:r>
      <w:r w:rsidRPr="008E3903">
        <w:rPr>
          <w:rFonts w:ascii="Calibri" w:hAnsi="Calibri" w:cs="Calibri"/>
          <w:noProof/>
          <w:szCs w:val="24"/>
        </w:rPr>
        <w:t>. Elsevier, 67, pp. 99–117. doi: 10.1016/j.jnca.2016.01.010.</w:t>
      </w:r>
    </w:p>
    <w:p w14:paraId="65F6A70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Facchinetti, A. (2016) ‘Continuous glucose monitoring sensors: Past, present and future algorithmic challenges’, </w:t>
      </w:r>
      <w:r w:rsidRPr="008E3903">
        <w:rPr>
          <w:rFonts w:ascii="Calibri" w:hAnsi="Calibri" w:cs="Calibri"/>
          <w:i/>
          <w:iCs/>
          <w:noProof/>
          <w:szCs w:val="24"/>
        </w:rPr>
        <w:t>Sensors (Switzerland)</w:t>
      </w:r>
      <w:r w:rsidRPr="008E3903">
        <w:rPr>
          <w:rFonts w:ascii="Calibri" w:hAnsi="Calibri" w:cs="Calibri"/>
          <w:noProof/>
          <w:szCs w:val="24"/>
        </w:rPr>
        <w:t>, 16(12), pp. 1–12. doi: 10.3390/s16122093.</w:t>
      </w:r>
    </w:p>
    <w:p w14:paraId="4271AD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eder, S. L. (2018) ‘Data Quality in Electronic Health Records Research: Quality Domains and Assessment Methods’, </w:t>
      </w:r>
      <w:r w:rsidRPr="008E3903">
        <w:rPr>
          <w:rFonts w:ascii="Calibri" w:hAnsi="Calibri" w:cs="Calibri"/>
          <w:i/>
          <w:iCs/>
          <w:noProof/>
          <w:szCs w:val="24"/>
        </w:rPr>
        <w:t>Western Journal of Nursing Research</w:t>
      </w:r>
      <w:r w:rsidRPr="008E3903">
        <w:rPr>
          <w:rFonts w:ascii="Calibri" w:hAnsi="Calibri" w:cs="Calibri"/>
          <w:noProof/>
          <w:szCs w:val="24"/>
        </w:rPr>
        <w:t>, 40(5), pp. 753–766. doi: 10.1177/0193945916689084.</w:t>
      </w:r>
    </w:p>
    <w:p w14:paraId="1E17F7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lood, M. and Habli, I. (2011) ‘Multi-view safety cases’, </w:t>
      </w:r>
      <w:r w:rsidRPr="008E3903">
        <w:rPr>
          <w:rFonts w:ascii="Calibri" w:hAnsi="Calibri" w:cs="Calibri"/>
          <w:i/>
          <w:iCs/>
          <w:noProof/>
          <w:szCs w:val="24"/>
        </w:rPr>
        <w:t>IET Conference Publications</w:t>
      </w:r>
      <w:r w:rsidRPr="008E3903">
        <w:rPr>
          <w:rFonts w:ascii="Calibri" w:hAnsi="Calibri" w:cs="Calibri"/>
          <w:noProof/>
          <w:szCs w:val="24"/>
        </w:rPr>
        <w:t>, 2011(578 CP), pp. 1–6. doi: 10.1049/cp.2011.0260.</w:t>
      </w:r>
    </w:p>
    <w:p w14:paraId="1885C56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ardner, J. and Warren, N. (2019) ‘Learning from deep brain stimulation: the fallacy of techno-solutionism and the need for “regimes of care”’, </w:t>
      </w:r>
      <w:r w:rsidRPr="008E3903">
        <w:rPr>
          <w:rFonts w:ascii="Calibri" w:hAnsi="Calibri" w:cs="Calibri"/>
          <w:i/>
          <w:iCs/>
          <w:noProof/>
          <w:szCs w:val="24"/>
        </w:rPr>
        <w:t>Medicine, Health Care and Philosophy</w:t>
      </w:r>
      <w:r w:rsidRPr="008E3903">
        <w:rPr>
          <w:rFonts w:ascii="Calibri" w:hAnsi="Calibri" w:cs="Calibri"/>
          <w:noProof/>
          <w:szCs w:val="24"/>
        </w:rPr>
        <w:t>. Springer Netherlands, 22(3), pp. 363–374. doi: 10.1007/s11019-018-9858-6.</w:t>
      </w:r>
    </w:p>
    <w:p w14:paraId="5EF399B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ómez-González, E. </w:t>
      </w:r>
      <w:r w:rsidRPr="008E3903">
        <w:rPr>
          <w:rFonts w:ascii="Calibri" w:hAnsi="Calibri" w:cs="Calibri"/>
          <w:i/>
          <w:iCs/>
          <w:noProof/>
          <w:szCs w:val="24"/>
        </w:rPr>
        <w:t>et al.</w:t>
      </w:r>
      <w:r w:rsidRPr="008E3903">
        <w:rPr>
          <w:rFonts w:ascii="Calibri" w:hAnsi="Calibri" w:cs="Calibri"/>
          <w:noProof/>
          <w:szCs w:val="24"/>
        </w:rPr>
        <w:t xml:space="preserve"> (2020) ‘Artificial intelligence in medicine and healthcare: a review and classification of current and near-future applications and their ethical and social Impact’, </w:t>
      </w:r>
      <w:r w:rsidRPr="008E3903">
        <w:rPr>
          <w:rFonts w:ascii="Calibri" w:hAnsi="Calibri" w:cs="Calibri"/>
          <w:i/>
          <w:iCs/>
          <w:noProof/>
          <w:szCs w:val="24"/>
        </w:rPr>
        <w:t>arXiv</w:t>
      </w:r>
      <w:r w:rsidRPr="008E3903">
        <w:rPr>
          <w:rFonts w:ascii="Calibri" w:hAnsi="Calibri" w:cs="Calibri"/>
          <w:noProof/>
          <w:szCs w:val="24"/>
        </w:rPr>
        <w:t>. Available at: http://arxiv.org/abs/2001.09778.</w:t>
      </w:r>
    </w:p>
    <w:p w14:paraId="425C3D3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bli, I. </w:t>
      </w:r>
      <w:r w:rsidRPr="008E3903">
        <w:rPr>
          <w:rFonts w:ascii="Calibri" w:hAnsi="Calibri" w:cs="Calibri"/>
          <w:i/>
          <w:iCs/>
          <w:noProof/>
          <w:szCs w:val="24"/>
        </w:rPr>
        <w:t>et al.</w:t>
      </w:r>
      <w:r w:rsidRPr="008E3903">
        <w:rPr>
          <w:rFonts w:ascii="Calibri" w:hAnsi="Calibri" w:cs="Calibri"/>
          <w:noProof/>
          <w:szCs w:val="24"/>
        </w:rPr>
        <w:t xml:space="preserve"> (2018) ‘What is the safety case for health IT? A study of assurance practices in England’, </w:t>
      </w:r>
      <w:r w:rsidRPr="008E3903">
        <w:rPr>
          <w:rFonts w:ascii="Calibri" w:hAnsi="Calibri" w:cs="Calibri"/>
          <w:i/>
          <w:iCs/>
          <w:noProof/>
          <w:szCs w:val="24"/>
        </w:rPr>
        <w:t>Safety Science</w:t>
      </w:r>
      <w:r w:rsidRPr="008E3903">
        <w:rPr>
          <w:rFonts w:ascii="Calibri" w:hAnsi="Calibri" w:cs="Calibri"/>
          <w:noProof/>
          <w:szCs w:val="24"/>
        </w:rPr>
        <w:t>. Elsevier, 110, pp. 324–335. doi: 10.1016/j.ssci.2018.09.001.</w:t>
      </w:r>
    </w:p>
    <w:p w14:paraId="67A57B5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nsen, D. P., Pang, C. and Maeder, A. (2007) ‘HDI: Integrating health data and tools’, </w:t>
      </w:r>
      <w:r w:rsidRPr="008E3903">
        <w:rPr>
          <w:rFonts w:ascii="Calibri" w:hAnsi="Calibri" w:cs="Calibri"/>
          <w:i/>
          <w:iCs/>
          <w:noProof/>
          <w:szCs w:val="24"/>
        </w:rPr>
        <w:t>Soft Computing</w:t>
      </w:r>
      <w:r w:rsidRPr="008E3903">
        <w:rPr>
          <w:rFonts w:ascii="Calibri" w:hAnsi="Calibri" w:cs="Calibri"/>
          <w:noProof/>
          <w:szCs w:val="24"/>
        </w:rPr>
        <w:t>, 11(4), pp. 361–367. doi: 10.1007/s00500-006-0090-6.</w:t>
      </w:r>
    </w:p>
    <w:p w14:paraId="527984F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eeks, R. (2006) ‘Health information systems: Failure, success and improvisation’, </w:t>
      </w:r>
      <w:r w:rsidRPr="008E3903">
        <w:rPr>
          <w:rFonts w:ascii="Calibri" w:hAnsi="Calibri" w:cs="Calibri"/>
          <w:i/>
          <w:iCs/>
          <w:noProof/>
          <w:szCs w:val="24"/>
        </w:rPr>
        <w:t>International Journal of Medical Informatics</w:t>
      </w:r>
      <w:r w:rsidRPr="008E3903">
        <w:rPr>
          <w:rFonts w:ascii="Calibri" w:hAnsi="Calibri" w:cs="Calibri"/>
          <w:noProof/>
          <w:szCs w:val="24"/>
        </w:rPr>
        <w:t>, 75(2), pp. 125–137. doi: 10.1016/j.ijmedinf.2005.07.024.</w:t>
      </w:r>
    </w:p>
    <w:p w14:paraId="1AEE885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ickey, G. L. </w:t>
      </w:r>
      <w:r w:rsidRPr="008E3903">
        <w:rPr>
          <w:rFonts w:ascii="Calibri" w:hAnsi="Calibri" w:cs="Calibri"/>
          <w:i/>
          <w:iCs/>
          <w:noProof/>
          <w:szCs w:val="24"/>
        </w:rPr>
        <w:t>et al.</w:t>
      </w:r>
      <w:r w:rsidRPr="008E3903">
        <w:rPr>
          <w:rFonts w:ascii="Calibri" w:hAnsi="Calibri" w:cs="Calibri"/>
          <w:noProof/>
          <w:szCs w:val="24"/>
        </w:rPr>
        <w:t xml:space="preserve"> (2013) ‘Dynamic prediction modeling approaches for cardiac surgery’, </w:t>
      </w:r>
      <w:r w:rsidRPr="008E3903">
        <w:rPr>
          <w:rFonts w:ascii="Calibri" w:hAnsi="Calibri" w:cs="Calibri"/>
          <w:i/>
          <w:iCs/>
          <w:noProof/>
          <w:szCs w:val="24"/>
        </w:rPr>
        <w:t>Circulation: Cardiovascular Quality and Outcomes</w:t>
      </w:r>
      <w:r w:rsidRPr="008E3903">
        <w:rPr>
          <w:rFonts w:ascii="Calibri" w:hAnsi="Calibri" w:cs="Calibri"/>
          <w:noProof/>
          <w:szCs w:val="24"/>
        </w:rPr>
        <w:t>, 6(6), pp. 649–658. doi: 10.1161/CIRCOUTCOMES.111.000012.</w:t>
      </w:r>
    </w:p>
    <w:p w14:paraId="4BF23E1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outa, S., Ameler, T. and Surges, R. (2019) ‘Use of HL7 FHIR to structure data in epilepsy self-management applications’, </w:t>
      </w:r>
      <w:r w:rsidRPr="008E3903">
        <w:rPr>
          <w:rFonts w:ascii="Calibri" w:hAnsi="Calibri" w:cs="Calibri"/>
          <w:i/>
          <w:iCs/>
          <w:noProof/>
          <w:szCs w:val="24"/>
        </w:rPr>
        <w:t>2019 International Conference on Wireless and Mobile Computing, Networking and Communications (WiMob)</w:t>
      </w:r>
      <w:r w:rsidRPr="008E3903">
        <w:rPr>
          <w:rFonts w:ascii="Calibri" w:hAnsi="Calibri" w:cs="Calibri"/>
          <w:noProof/>
          <w:szCs w:val="24"/>
        </w:rPr>
        <w:t>. IEEE, pp. 111–115.</w:t>
      </w:r>
    </w:p>
    <w:p w14:paraId="2743C35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uang, X. </w:t>
      </w:r>
      <w:r w:rsidRPr="008E3903">
        <w:rPr>
          <w:rFonts w:ascii="Calibri" w:hAnsi="Calibri" w:cs="Calibri"/>
          <w:i/>
          <w:iCs/>
          <w:noProof/>
          <w:szCs w:val="24"/>
        </w:rPr>
        <w:t>et al.</w:t>
      </w:r>
      <w:r w:rsidRPr="008E3903">
        <w:rPr>
          <w:rFonts w:ascii="Calibri" w:hAnsi="Calibri" w:cs="Calibri"/>
          <w:noProof/>
          <w:szCs w:val="24"/>
        </w:rPr>
        <w:t xml:space="preserve"> (2016) ‘A two-stage approach for dynamic prediction of time-to-event distributions’, </w:t>
      </w:r>
      <w:r w:rsidRPr="008E3903">
        <w:rPr>
          <w:rFonts w:ascii="Calibri" w:hAnsi="Calibri" w:cs="Calibri"/>
          <w:i/>
          <w:iCs/>
          <w:noProof/>
          <w:szCs w:val="24"/>
        </w:rPr>
        <w:t>Statistics in Medicine</w:t>
      </w:r>
      <w:r w:rsidRPr="008E3903">
        <w:rPr>
          <w:rFonts w:ascii="Calibri" w:hAnsi="Calibri" w:cs="Calibri"/>
          <w:noProof/>
          <w:szCs w:val="24"/>
        </w:rPr>
        <w:t>, 35(13), pp. 2167–2182. doi: 10.1002/sim.6860.A.</w:t>
      </w:r>
    </w:p>
    <w:p w14:paraId="6DA94D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6) ‘International Electrotechnical Commission 62304:2006. Medical device software–Software life-cycle processes’. Geneva: International Electrotechnical Commission.</w:t>
      </w:r>
    </w:p>
    <w:p w14:paraId="130935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9) ‘International Electrotechnical Commission PD IEC/TR 80002:2009. Medical device software.’ Geneva: International Electrotechnical Commission.</w:t>
      </w:r>
    </w:p>
    <w:p w14:paraId="6351D9B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11) ‘International Electrotechnical Commission 80001:2011. Application of risk management to information technology (IT) networks incorporating medical devices’. Geneva: International Electrotechnical Commission.</w:t>
      </w:r>
    </w:p>
    <w:p w14:paraId="561A885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IMIA WG7 (2018) </w:t>
      </w:r>
      <w:r w:rsidRPr="008E3903">
        <w:rPr>
          <w:rFonts w:ascii="Calibri" w:hAnsi="Calibri" w:cs="Calibri"/>
          <w:i/>
          <w:iCs/>
          <w:noProof/>
          <w:szCs w:val="24"/>
        </w:rPr>
        <w:t>WG7 - IMIA Working Group on Health Informatics for Patient Safety</w:t>
      </w:r>
      <w:r w:rsidRPr="008E3903">
        <w:rPr>
          <w:rFonts w:ascii="Calibri" w:hAnsi="Calibri" w:cs="Calibri"/>
          <w:noProof/>
          <w:szCs w:val="24"/>
        </w:rPr>
        <w:t>.</w:t>
      </w:r>
    </w:p>
    <w:p w14:paraId="52ED4E4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enkins, D. A. </w:t>
      </w:r>
      <w:r w:rsidRPr="008E3903">
        <w:rPr>
          <w:rFonts w:ascii="Calibri" w:hAnsi="Calibri" w:cs="Calibri"/>
          <w:i/>
          <w:iCs/>
          <w:noProof/>
          <w:szCs w:val="24"/>
        </w:rPr>
        <w:t>et al.</w:t>
      </w:r>
      <w:r w:rsidRPr="008E3903">
        <w:rPr>
          <w:rFonts w:ascii="Calibri" w:hAnsi="Calibri" w:cs="Calibri"/>
          <w:noProof/>
          <w:szCs w:val="24"/>
        </w:rPr>
        <w:t xml:space="preserve"> (2018) ‘Dynamic models to predict health outcomes: current status and methodological challenges’, </w:t>
      </w:r>
      <w:r w:rsidRPr="008E3903">
        <w:rPr>
          <w:rFonts w:ascii="Calibri" w:hAnsi="Calibri" w:cs="Calibri"/>
          <w:i/>
          <w:iCs/>
          <w:noProof/>
          <w:szCs w:val="24"/>
        </w:rPr>
        <w:t>Diagnostic and Prognostic Research</w:t>
      </w:r>
      <w:r w:rsidRPr="008E3903">
        <w:rPr>
          <w:rFonts w:ascii="Calibri" w:hAnsi="Calibri" w:cs="Calibri"/>
          <w:noProof/>
          <w:szCs w:val="24"/>
        </w:rPr>
        <w:t>. Diagnostic and Prognostic Research, 2(1), pp. 1–9. doi: 10.1186/s41512-018-0045-2.</w:t>
      </w:r>
    </w:p>
    <w:p w14:paraId="74E1612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2019) ‘General System Theory and the Use of Process Mining to Improve Care Pathways’, in Scott, P., de Keizer, N. F., and Georgiou, A. (eds) </w:t>
      </w:r>
      <w:r w:rsidRPr="008E3903">
        <w:rPr>
          <w:rFonts w:ascii="Calibri" w:hAnsi="Calibri" w:cs="Calibri"/>
          <w:i/>
          <w:iCs/>
          <w:noProof/>
          <w:szCs w:val="24"/>
        </w:rPr>
        <w:t>Applied Interdisciplinary Theory in Health Informatics: A Knowledge Base for Practitioners</w:t>
      </w:r>
      <w:r w:rsidRPr="008E3903">
        <w:rPr>
          <w:rFonts w:ascii="Calibri" w:hAnsi="Calibri" w:cs="Calibri"/>
          <w:noProof/>
          <w:szCs w:val="24"/>
        </w:rPr>
        <w:t>. IOS Press, pp. 11–22. doi: 10.3233/SHTI1263.</w:t>
      </w:r>
    </w:p>
    <w:p w14:paraId="0559AB3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A. </w:t>
      </w:r>
      <w:r w:rsidRPr="008E3903">
        <w:rPr>
          <w:rFonts w:ascii="Calibri" w:hAnsi="Calibri" w:cs="Calibri"/>
          <w:i/>
          <w:iCs/>
          <w:noProof/>
          <w:szCs w:val="24"/>
        </w:rPr>
        <w:t>et al.</w:t>
      </w:r>
      <w:r w:rsidRPr="008E3903">
        <w:rPr>
          <w:rFonts w:ascii="Calibri" w:hAnsi="Calibri" w:cs="Calibri"/>
          <w:noProof/>
          <w:szCs w:val="24"/>
        </w:rPr>
        <w:t xml:space="preserve"> (2020) </w:t>
      </w:r>
      <w:r w:rsidRPr="008E3903">
        <w:rPr>
          <w:rFonts w:ascii="Calibri" w:hAnsi="Calibri" w:cs="Calibri"/>
          <w:i/>
          <w:iCs/>
          <w:noProof/>
          <w:szCs w:val="24"/>
        </w:rPr>
        <w:t xml:space="preserve">Theoretical and practical foundations of Safety Informatics: Workshop </w:t>
      </w:r>
      <w:r w:rsidRPr="008E3903">
        <w:rPr>
          <w:rFonts w:ascii="Calibri" w:hAnsi="Calibri" w:cs="Calibri"/>
          <w:i/>
          <w:iCs/>
          <w:noProof/>
          <w:szCs w:val="24"/>
        </w:rPr>
        <w:lastRenderedPageBreak/>
        <w:t>programme proposal</w:t>
      </w:r>
      <w:r w:rsidRPr="008E3903">
        <w:rPr>
          <w:rFonts w:ascii="Calibri" w:hAnsi="Calibri" w:cs="Calibri"/>
          <w:noProof/>
          <w:szCs w:val="24"/>
        </w:rPr>
        <w:t>. Available at: https://github.com/ciaranmci/TheoryDevWrkshop1 (Accessed: 14 May 2020).</w:t>
      </w:r>
    </w:p>
    <w:p w14:paraId="5C0AAC9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Kostkova, P. (2015) ‘Grand challenges in digital health’, </w:t>
      </w:r>
      <w:r w:rsidRPr="008E3903">
        <w:rPr>
          <w:rFonts w:ascii="Calibri" w:hAnsi="Calibri" w:cs="Calibri"/>
          <w:i/>
          <w:iCs/>
          <w:noProof/>
          <w:szCs w:val="24"/>
        </w:rPr>
        <w:t>Frontiers in Public Health</w:t>
      </w:r>
      <w:r w:rsidRPr="008E3903">
        <w:rPr>
          <w:rFonts w:ascii="Calibri" w:hAnsi="Calibri" w:cs="Calibri"/>
          <w:noProof/>
          <w:szCs w:val="24"/>
        </w:rPr>
        <w:t>, 3(134), pp. 1–5. doi: 10.3389/fpubh.2015.00134.</w:t>
      </w:r>
    </w:p>
    <w:p w14:paraId="208C9CA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eveson, N. G. (1986) ‘Software Safety: Why, What, and How’, </w:t>
      </w:r>
      <w:r w:rsidRPr="008E3903">
        <w:rPr>
          <w:rFonts w:ascii="Calibri" w:hAnsi="Calibri" w:cs="Calibri"/>
          <w:i/>
          <w:iCs/>
          <w:noProof/>
          <w:szCs w:val="24"/>
        </w:rPr>
        <w:t>Computing Surveys</w:t>
      </w:r>
      <w:r w:rsidRPr="008E3903">
        <w:rPr>
          <w:rFonts w:ascii="Calibri" w:hAnsi="Calibri" w:cs="Calibri"/>
          <w:noProof/>
          <w:szCs w:val="24"/>
        </w:rPr>
        <w:t>, 18(2).</w:t>
      </w:r>
    </w:p>
    <w:p w14:paraId="4D62DDE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upton, D. (2017) </w:t>
      </w:r>
      <w:r w:rsidRPr="008E3903">
        <w:rPr>
          <w:rFonts w:ascii="Calibri" w:hAnsi="Calibri" w:cs="Calibri"/>
          <w:i/>
          <w:iCs/>
          <w:noProof/>
          <w:szCs w:val="24"/>
        </w:rPr>
        <w:t>Digital Health: Critical and Cross-Disciplinary Perspectives</w:t>
      </w:r>
      <w:r w:rsidRPr="008E3903">
        <w:rPr>
          <w:rFonts w:ascii="Calibri" w:hAnsi="Calibri" w:cs="Calibri"/>
          <w:noProof/>
          <w:szCs w:val="24"/>
        </w:rPr>
        <w:t>. Edited by K. Chamberlain and A. Lyons. Routledge. Available at: https://books.google.co.uk/books?hl=en&amp;lr=&amp;id=09srDwAAQBAJ&amp;oi=fnd&amp;pg=PT8&amp;dq=Novel+challenges+of+new+and+emerging+digital+health+technologies&amp;ots=5dgCyGehlJ&amp;sig=OTsQkQj_iHtz5W12G_z5aSUt8F4&amp;redir_esc=y#v=onepage&amp;q&amp;f=false.</w:t>
      </w:r>
    </w:p>
    <w:p w14:paraId="64E6DC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crae, C. (2019) ‘Governing the safety of artificial intelligence in healthcare’, </w:t>
      </w:r>
      <w:r w:rsidRPr="008E3903">
        <w:rPr>
          <w:rFonts w:ascii="Calibri" w:hAnsi="Calibri" w:cs="Calibri"/>
          <w:i/>
          <w:iCs/>
          <w:noProof/>
          <w:szCs w:val="24"/>
        </w:rPr>
        <w:t>BMJ Qual Saf</w:t>
      </w:r>
      <w:r w:rsidRPr="008E3903">
        <w:rPr>
          <w:rFonts w:ascii="Calibri" w:hAnsi="Calibri" w:cs="Calibri"/>
          <w:noProof/>
          <w:szCs w:val="24"/>
        </w:rPr>
        <w:t>, 28, pp. 495–498. doi: 10.1136/bmjqs-2019-009484.</w:t>
      </w:r>
    </w:p>
    <w:p w14:paraId="07A40E3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turo, A. (2014) ‘Fatism, self-monitoring and the pursuit of healthiness in the time of technological solutionism’, </w:t>
      </w:r>
      <w:r w:rsidRPr="008E3903">
        <w:rPr>
          <w:rFonts w:ascii="Calibri" w:hAnsi="Calibri" w:cs="Calibri"/>
          <w:i/>
          <w:iCs/>
          <w:noProof/>
          <w:szCs w:val="24"/>
        </w:rPr>
        <w:t>Italian Sociological Review</w:t>
      </w:r>
      <w:r w:rsidRPr="008E3903">
        <w:rPr>
          <w:rFonts w:ascii="Calibri" w:hAnsi="Calibri" w:cs="Calibri"/>
          <w:noProof/>
          <w:szCs w:val="24"/>
        </w:rPr>
        <w:t>, 4(2), pp. 157–171. doi: 10.13136/isr.v4i2.80.</w:t>
      </w:r>
    </w:p>
    <w:p w14:paraId="3BC1C658"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cAuley, A. (2014) ‘Digital health interventions: Widening access or widening inequalities?’, </w:t>
      </w:r>
      <w:r w:rsidRPr="008E3903">
        <w:rPr>
          <w:rFonts w:ascii="Calibri" w:hAnsi="Calibri" w:cs="Calibri"/>
          <w:i/>
          <w:iCs/>
          <w:noProof/>
          <w:szCs w:val="24"/>
        </w:rPr>
        <w:t>Public Health</w:t>
      </w:r>
      <w:r w:rsidRPr="008E3903">
        <w:rPr>
          <w:rFonts w:ascii="Calibri" w:hAnsi="Calibri" w:cs="Calibri"/>
          <w:noProof/>
          <w:szCs w:val="24"/>
        </w:rPr>
        <w:t>. The Royal Society for Public Health, 128(12), pp. 1118–1120. doi: 10.1016/j.puhe.2014.10.008.</w:t>
      </w:r>
    </w:p>
    <w:p w14:paraId="13E2F5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echanic, D. and Schlesinger, M. (1996) ‘The impact of managed care on patients’ trust in medical care and their physicians’, </w:t>
      </w:r>
      <w:r w:rsidRPr="008E3903">
        <w:rPr>
          <w:rFonts w:ascii="Calibri" w:hAnsi="Calibri" w:cs="Calibri"/>
          <w:i/>
          <w:iCs/>
          <w:noProof/>
          <w:szCs w:val="24"/>
        </w:rPr>
        <w:t>JAMA</w:t>
      </w:r>
      <w:r w:rsidRPr="008E3903">
        <w:rPr>
          <w:rFonts w:ascii="Calibri" w:hAnsi="Calibri" w:cs="Calibri"/>
          <w:noProof/>
          <w:szCs w:val="24"/>
        </w:rPr>
        <w:t>, 275(21), pp. 1693–1697. doi: 10.1001/jama.1996.03530450083048.</w:t>
      </w:r>
    </w:p>
    <w:p w14:paraId="04F355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orozov, E. (2013) </w:t>
      </w:r>
      <w:r w:rsidRPr="008E3903">
        <w:rPr>
          <w:rFonts w:ascii="Calibri" w:hAnsi="Calibri" w:cs="Calibri"/>
          <w:i/>
          <w:iCs/>
          <w:noProof/>
          <w:szCs w:val="24"/>
        </w:rPr>
        <w:t>To Save Everything, Click Here: The Folly of Technological Solutionism</w:t>
      </w:r>
      <w:r w:rsidRPr="008E3903">
        <w:rPr>
          <w:rFonts w:ascii="Calibri" w:hAnsi="Calibri" w:cs="Calibri"/>
          <w:noProof/>
          <w:szCs w:val="24"/>
        </w:rPr>
        <w:t>. New York: PublicAffairs.</w:t>
      </w:r>
    </w:p>
    <w:p w14:paraId="062D88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Onik, M. F. A., Fielt, E. and Gable, G. G. (2017) ‘Complex Adaptive Systems Theory in Information Systems Research - A Systematic Literature Review’, in Ling, S. C., Bahri, S., and Finnegan, P. (eds) </w:t>
      </w:r>
      <w:r w:rsidRPr="008E3903">
        <w:rPr>
          <w:rFonts w:ascii="Calibri" w:hAnsi="Calibri" w:cs="Calibri"/>
          <w:i/>
          <w:iCs/>
          <w:noProof/>
          <w:szCs w:val="24"/>
        </w:rPr>
        <w:t>Pacific Asia Conference on Information Systems (PACIS)</w:t>
      </w:r>
      <w:r w:rsidRPr="008E3903">
        <w:rPr>
          <w:rFonts w:ascii="Calibri" w:hAnsi="Calibri" w:cs="Calibri"/>
          <w:noProof/>
          <w:szCs w:val="24"/>
        </w:rPr>
        <w:t>, pp. 1–14. Available at: https://eprints.qut.edu.au/111589/1/pacis - 2017 - Complex Adaptive Systems Theory in Information Systems Research - A Systematic Literature Review.pdf.</w:t>
      </w:r>
    </w:p>
    <w:p w14:paraId="1BE164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axton, N. C. and Branca, D. L. (2020) ‘Managing the Risks of Emerging IoT Devices’, in Wickramasinghe, N. and Bodendorf, F. (eds)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pp. 447–467. doi: 10.1007/978-3-030-17347-0_22.</w:t>
      </w:r>
    </w:p>
    <w:p w14:paraId="30DBAAA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ilotto, A., Boi, R. and Petermans, J. (2018) ‘Technology in geriatrics’, </w:t>
      </w:r>
      <w:r w:rsidRPr="008E3903">
        <w:rPr>
          <w:rFonts w:ascii="Calibri" w:hAnsi="Calibri" w:cs="Calibri"/>
          <w:i/>
          <w:iCs/>
          <w:noProof/>
          <w:szCs w:val="24"/>
        </w:rPr>
        <w:t>Age and Ageing</w:t>
      </w:r>
      <w:r w:rsidRPr="008E3903">
        <w:rPr>
          <w:rFonts w:ascii="Calibri" w:hAnsi="Calibri" w:cs="Calibri"/>
          <w:noProof/>
          <w:szCs w:val="24"/>
        </w:rPr>
        <w:t>, 47(6), pp. 771–774. doi: 10.1093/ageing/afy026.</w:t>
      </w:r>
    </w:p>
    <w:p w14:paraId="762D8C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anjan, R. </w:t>
      </w:r>
      <w:r w:rsidRPr="008E3903">
        <w:rPr>
          <w:rFonts w:ascii="Calibri" w:hAnsi="Calibri" w:cs="Calibri"/>
          <w:i/>
          <w:iCs/>
          <w:noProof/>
          <w:szCs w:val="24"/>
        </w:rPr>
        <w:t>et al.</w:t>
      </w:r>
      <w:r w:rsidRPr="008E3903">
        <w:rPr>
          <w:rFonts w:ascii="Calibri" w:hAnsi="Calibri" w:cs="Calibri"/>
          <w:noProof/>
          <w:szCs w:val="24"/>
        </w:rPr>
        <w:t xml:space="preserve"> (2018) ‘Integrating the Internet of Things and Data Science’, </w:t>
      </w:r>
      <w:r w:rsidRPr="008E3903">
        <w:rPr>
          <w:rFonts w:ascii="Calibri" w:hAnsi="Calibri" w:cs="Calibri"/>
          <w:i/>
          <w:iCs/>
          <w:noProof/>
          <w:szCs w:val="24"/>
        </w:rPr>
        <w:t>IEEE Cloud Computing</w:t>
      </w:r>
      <w:r w:rsidRPr="008E3903">
        <w:rPr>
          <w:rFonts w:ascii="Calibri" w:hAnsi="Calibri" w:cs="Calibri"/>
          <w:noProof/>
          <w:szCs w:val="24"/>
        </w:rPr>
        <w:t>, 5(3), pp. 12–26. doi: Doi 10.1109/Mcc.2018.032591612.</w:t>
      </w:r>
    </w:p>
    <w:p w14:paraId="4C71E6D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binson, L. </w:t>
      </w:r>
      <w:r w:rsidRPr="008E3903">
        <w:rPr>
          <w:rFonts w:ascii="Calibri" w:hAnsi="Calibri" w:cs="Calibri"/>
          <w:i/>
          <w:iCs/>
          <w:noProof/>
          <w:szCs w:val="24"/>
        </w:rPr>
        <w:t>et al.</w:t>
      </w:r>
      <w:r w:rsidRPr="008E3903">
        <w:rPr>
          <w:rFonts w:ascii="Calibri" w:hAnsi="Calibri" w:cs="Calibri"/>
          <w:noProof/>
          <w:szCs w:val="24"/>
        </w:rPr>
        <w:t xml:space="preserve"> (2015) ‘Digital inequalities and why they matter’, </w:t>
      </w:r>
      <w:r w:rsidRPr="008E3903">
        <w:rPr>
          <w:rFonts w:ascii="Calibri" w:hAnsi="Calibri" w:cs="Calibri"/>
          <w:i/>
          <w:iCs/>
          <w:noProof/>
          <w:szCs w:val="24"/>
        </w:rPr>
        <w:t>Information Communication and Society</w:t>
      </w:r>
      <w:r w:rsidRPr="008E3903">
        <w:rPr>
          <w:rFonts w:ascii="Calibri" w:hAnsi="Calibri" w:cs="Calibri"/>
          <w:noProof/>
          <w:szCs w:val="24"/>
        </w:rPr>
        <w:t>, 18(5), pp. 569–582. doi: 10.1080/1369118X.2015.1012532.</w:t>
      </w:r>
    </w:p>
    <w:p w14:paraId="48B11E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2019) </w:t>
      </w:r>
      <w:r w:rsidRPr="008E3903">
        <w:rPr>
          <w:rFonts w:ascii="Calibri" w:hAnsi="Calibri" w:cs="Calibri"/>
          <w:i/>
          <w:iCs/>
          <w:noProof/>
          <w:szCs w:val="24"/>
        </w:rPr>
        <w:t>OmniPHR: A blockchain based interoperable architecture for personal health records</w:t>
      </w:r>
      <w:r w:rsidRPr="008E3903">
        <w:rPr>
          <w:rFonts w:ascii="Calibri" w:hAnsi="Calibri" w:cs="Calibri"/>
          <w:noProof/>
          <w:szCs w:val="24"/>
        </w:rPr>
        <w:t>. Universidade do Vale do Rio dos Sinos. Available at: http://www.repositorio.jesuita.org.br/bitstream/handle/UNISINOS/8867/Alex Roehrs_.pdf?sequence=1&amp;isAllowed=y.</w:t>
      </w:r>
    </w:p>
    <w:p w14:paraId="4DF637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w:t>
      </w:r>
      <w:r w:rsidRPr="008E3903">
        <w:rPr>
          <w:rFonts w:ascii="Calibri" w:hAnsi="Calibri" w:cs="Calibri"/>
          <w:i/>
          <w:iCs/>
          <w:noProof/>
          <w:szCs w:val="24"/>
        </w:rPr>
        <w:t>et al.</w:t>
      </w:r>
      <w:r w:rsidRPr="008E3903">
        <w:rPr>
          <w:rFonts w:ascii="Calibri" w:hAnsi="Calibri" w:cs="Calibri"/>
          <w:noProof/>
          <w:szCs w:val="24"/>
        </w:rPr>
        <w:t xml:space="preserve"> (2019) ‘Toward a Model for Personal Health Record Interoperability’, </w:t>
      </w:r>
      <w:r w:rsidRPr="008E3903">
        <w:rPr>
          <w:rFonts w:ascii="Calibri" w:hAnsi="Calibri" w:cs="Calibri"/>
          <w:i/>
          <w:iCs/>
          <w:noProof/>
          <w:szCs w:val="24"/>
        </w:rPr>
        <w:t>IEEE Journal of Biomedical and Health Informatics</w:t>
      </w:r>
      <w:r w:rsidRPr="008E3903">
        <w:rPr>
          <w:rFonts w:ascii="Calibri" w:hAnsi="Calibri" w:cs="Calibri"/>
          <w:noProof/>
          <w:szCs w:val="24"/>
        </w:rPr>
        <w:t>, 23(2), pp. 867–873.</w:t>
      </w:r>
    </w:p>
    <w:p w14:paraId="79BDB06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Roehrs, A., André, C. and Righi, R. (2017) ‘OmniPHR : A distributed architecture model to integrate personal health records’, </w:t>
      </w:r>
      <w:r w:rsidRPr="008E3903">
        <w:rPr>
          <w:rFonts w:ascii="Calibri" w:hAnsi="Calibri" w:cs="Calibri"/>
          <w:i/>
          <w:iCs/>
          <w:noProof/>
          <w:szCs w:val="24"/>
        </w:rPr>
        <w:t>Journal of Biomedical Informatics</w:t>
      </w:r>
      <w:r w:rsidRPr="008E3903">
        <w:rPr>
          <w:rFonts w:ascii="Calibri" w:hAnsi="Calibri" w:cs="Calibri"/>
          <w:noProof/>
          <w:szCs w:val="24"/>
        </w:rPr>
        <w:t>. Elsevier Inc., 71, pp. 70–81. doi: 10.1016/j.jbi.2017.05.012.</w:t>
      </w:r>
    </w:p>
    <w:p w14:paraId="7D244D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Sako, Z., Adibi, S. and Wickramasinghe, N. (2020) ‘Addressing Data Accuracy and Information Integrity in mHealth Solutions Using Machine Learning Algorithms’, in, pp. 345–359. doi: 10.1007/978-3-030-17347-0_16.</w:t>
      </w:r>
    </w:p>
    <w:p w14:paraId="74C7E11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aripalle, R., Runyan, C. and Russell, M. (2019) ‘Using HL7 FHIR to achieve interoperability in patient health record’, </w:t>
      </w:r>
      <w:r w:rsidRPr="008E3903">
        <w:rPr>
          <w:rFonts w:ascii="Calibri" w:hAnsi="Calibri" w:cs="Calibri"/>
          <w:i/>
          <w:iCs/>
          <w:noProof/>
          <w:szCs w:val="24"/>
        </w:rPr>
        <w:t>Journal of Biomedical Informatics</w:t>
      </w:r>
      <w:r w:rsidRPr="008E3903">
        <w:rPr>
          <w:rFonts w:ascii="Calibri" w:hAnsi="Calibri" w:cs="Calibri"/>
          <w:noProof/>
          <w:szCs w:val="24"/>
        </w:rPr>
        <w:t>. Elsevier, 94(103188). doi: 10.1016/j.jbi.2019.103188.</w:t>
      </w:r>
    </w:p>
    <w:p w14:paraId="33142D6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ngh, H. and Sittig, D. F. (2016) ‘Measuring and improving patient safety through health information technology: The health IT safety framework’, </w:t>
      </w:r>
      <w:r w:rsidRPr="008E3903">
        <w:rPr>
          <w:rFonts w:ascii="Calibri" w:hAnsi="Calibri" w:cs="Calibri"/>
          <w:i/>
          <w:iCs/>
          <w:noProof/>
          <w:szCs w:val="24"/>
        </w:rPr>
        <w:t>BMJ Quality and Safety</w:t>
      </w:r>
      <w:r w:rsidRPr="008E3903">
        <w:rPr>
          <w:rFonts w:ascii="Calibri" w:hAnsi="Calibri" w:cs="Calibri"/>
          <w:noProof/>
          <w:szCs w:val="24"/>
        </w:rPr>
        <w:t>, 25(4), pp. 226–232. doi: 10.1136/bmjqs-2015-004486.</w:t>
      </w:r>
    </w:p>
    <w:p w14:paraId="281F1C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ttig, D. F. </w:t>
      </w:r>
      <w:r w:rsidRPr="008E3903">
        <w:rPr>
          <w:rFonts w:ascii="Calibri" w:hAnsi="Calibri" w:cs="Calibri"/>
          <w:i/>
          <w:iCs/>
          <w:noProof/>
          <w:szCs w:val="24"/>
        </w:rPr>
        <w:t>et al.</w:t>
      </w:r>
      <w:r w:rsidRPr="008E3903">
        <w:rPr>
          <w:rFonts w:ascii="Calibri" w:hAnsi="Calibri" w:cs="Calibri"/>
          <w:noProof/>
          <w:szCs w:val="24"/>
        </w:rPr>
        <w:t xml:space="preserve"> (2018) ‘Current challenges in health information technology–related patient safety’, </w:t>
      </w:r>
      <w:r w:rsidRPr="008E3903">
        <w:rPr>
          <w:rFonts w:ascii="Calibri" w:hAnsi="Calibri" w:cs="Calibri"/>
          <w:i/>
          <w:iCs/>
          <w:noProof/>
          <w:szCs w:val="24"/>
        </w:rPr>
        <w:t>Health Informatics Journal</w:t>
      </w:r>
      <w:r w:rsidRPr="008E3903">
        <w:rPr>
          <w:rFonts w:ascii="Calibri" w:hAnsi="Calibri" w:cs="Calibri"/>
          <w:noProof/>
          <w:szCs w:val="24"/>
        </w:rPr>
        <w:t>, (2), pp. 1–9. doi: 10.1177/1460458218814893.</w:t>
      </w:r>
    </w:p>
    <w:p w14:paraId="4C96BC9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ong, J. and Zahedi, F. M. (2007) ‘Trust in health infomediaries’, </w:t>
      </w:r>
      <w:r w:rsidRPr="008E3903">
        <w:rPr>
          <w:rFonts w:ascii="Calibri" w:hAnsi="Calibri" w:cs="Calibri"/>
          <w:i/>
          <w:iCs/>
          <w:noProof/>
          <w:szCs w:val="24"/>
        </w:rPr>
        <w:t>Decision Support Systems</w:t>
      </w:r>
      <w:r w:rsidRPr="008E3903">
        <w:rPr>
          <w:rFonts w:ascii="Calibri" w:hAnsi="Calibri" w:cs="Calibri"/>
          <w:noProof/>
          <w:szCs w:val="24"/>
        </w:rPr>
        <w:t>, 43(2), pp. 390–407. doi: 10.1016/j.dss.2006.11.011.</w:t>
      </w:r>
    </w:p>
    <w:p w14:paraId="4DCDBA4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perrin, M. </w:t>
      </w:r>
      <w:r w:rsidRPr="008E3903">
        <w:rPr>
          <w:rFonts w:ascii="Calibri" w:hAnsi="Calibri" w:cs="Calibri"/>
          <w:i/>
          <w:iCs/>
          <w:noProof/>
          <w:szCs w:val="24"/>
        </w:rPr>
        <w:t>et al.</w:t>
      </w:r>
      <w:r w:rsidRPr="008E3903">
        <w:rPr>
          <w:rFonts w:ascii="Calibri" w:hAnsi="Calibri" w:cs="Calibri"/>
          <w:noProof/>
          <w:szCs w:val="24"/>
        </w:rPr>
        <w:t xml:space="preserve"> (2019) ‘Explicit causal reasoning is needed to prevent prognostic models being victims of their own success’,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6(12), pp. 1675–1676. doi: 10.1093/jamia/ocz197.</w:t>
      </w:r>
    </w:p>
    <w:p w14:paraId="686F41C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tock, W. G. and Stock, M. (2013) </w:t>
      </w:r>
      <w:r w:rsidRPr="008E3903">
        <w:rPr>
          <w:rFonts w:ascii="Calibri" w:hAnsi="Calibri" w:cs="Calibri"/>
          <w:i/>
          <w:iCs/>
          <w:noProof/>
          <w:szCs w:val="24"/>
        </w:rPr>
        <w:t>Handbook of Information Science</w:t>
      </w:r>
      <w:r w:rsidRPr="008E3903">
        <w:rPr>
          <w:rFonts w:ascii="Calibri" w:hAnsi="Calibri" w:cs="Calibri"/>
          <w:noProof/>
          <w:szCs w:val="24"/>
        </w:rPr>
        <w:t>. Berlin: De Gruyter.</w:t>
      </w:r>
    </w:p>
    <w:p w14:paraId="0F3C4EC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 T. L. </w:t>
      </w:r>
      <w:r w:rsidRPr="008E3903">
        <w:rPr>
          <w:rFonts w:ascii="Calibri" w:hAnsi="Calibri" w:cs="Calibri"/>
          <w:i/>
          <w:iCs/>
          <w:noProof/>
          <w:szCs w:val="24"/>
        </w:rPr>
        <w:t>et al.</w:t>
      </w:r>
      <w:r w:rsidRPr="008E3903">
        <w:rPr>
          <w:rFonts w:ascii="Calibri" w:hAnsi="Calibri" w:cs="Calibri"/>
          <w:noProof/>
          <w:szCs w:val="24"/>
        </w:rPr>
        <w:t xml:space="preserve"> (2018) ‘A review of statistical updating methods for clinical prediction models’, </w:t>
      </w:r>
      <w:r w:rsidRPr="008E3903">
        <w:rPr>
          <w:rFonts w:ascii="Calibri" w:hAnsi="Calibri" w:cs="Calibri"/>
          <w:i/>
          <w:iCs/>
          <w:noProof/>
          <w:szCs w:val="24"/>
        </w:rPr>
        <w:t>Statistical Methods in Medical Research</w:t>
      </w:r>
      <w:r w:rsidRPr="008E3903">
        <w:rPr>
          <w:rFonts w:ascii="Calibri" w:hAnsi="Calibri" w:cs="Calibri"/>
          <w:noProof/>
          <w:szCs w:val="24"/>
        </w:rPr>
        <w:t>, 27(1), pp. 185–197. doi: 10.1177/0962280215626466.</w:t>
      </w:r>
    </w:p>
    <w:p w14:paraId="17A72B6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5) ‘The development of safety cases for healthcare services: Practical experiences, opportunities and challenges’, </w:t>
      </w:r>
      <w:r w:rsidRPr="008E3903">
        <w:rPr>
          <w:rFonts w:ascii="Calibri" w:hAnsi="Calibri" w:cs="Calibri"/>
          <w:i/>
          <w:iCs/>
          <w:noProof/>
          <w:szCs w:val="24"/>
        </w:rPr>
        <w:t>Reliability Engineering and System Safety</w:t>
      </w:r>
      <w:r w:rsidRPr="008E3903">
        <w:rPr>
          <w:rFonts w:ascii="Calibri" w:hAnsi="Calibri" w:cs="Calibri"/>
          <w:noProof/>
          <w:szCs w:val="24"/>
        </w:rPr>
        <w:t>. Elsevier, 140, pp. 200–207. doi: 10.1016/j.ress.2015.03.033.</w:t>
      </w:r>
    </w:p>
    <w:p w14:paraId="03397C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6) ‘Should healthcare providers do safety cases? Lessons from a cross-industry review of safety case practices’, </w:t>
      </w:r>
      <w:r w:rsidRPr="008E3903">
        <w:rPr>
          <w:rFonts w:ascii="Calibri" w:hAnsi="Calibri" w:cs="Calibri"/>
          <w:i/>
          <w:iCs/>
          <w:noProof/>
          <w:szCs w:val="24"/>
        </w:rPr>
        <w:t>Safety Science</w:t>
      </w:r>
      <w:r w:rsidRPr="008E3903">
        <w:rPr>
          <w:rFonts w:ascii="Calibri" w:hAnsi="Calibri" w:cs="Calibri"/>
          <w:noProof/>
          <w:szCs w:val="24"/>
        </w:rPr>
        <w:t>. Elsevier Ltd, 84, pp. 181–189. doi: 10.1016/j.ssci.2015.12.021.</w:t>
      </w:r>
    </w:p>
    <w:p w14:paraId="4F743D5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wuste, P. </w:t>
      </w:r>
      <w:r w:rsidRPr="008E3903">
        <w:rPr>
          <w:rFonts w:ascii="Calibri" w:hAnsi="Calibri" w:cs="Calibri"/>
          <w:i/>
          <w:iCs/>
          <w:noProof/>
          <w:szCs w:val="24"/>
        </w:rPr>
        <w:t>et al.</w:t>
      </w:r>
      <w:r w:rsidRPr="008E3903">
        <w:rPr>
          <w:rFonts w:ascii="Calibri" w:hAnsi="Calibri" w:cs="Calibri"/>
          <w:noProof/>
          <w:szCs w:val="24"/>
        </w:rPr>
        <w:t xml:space="preserve"> (2020) ‘The future of safety science’, </w:t>
      </w:r>
      <w:r w:rsidRPr="008E3903">
        <w:rPr>
          <w:rFonts w:ascii="Calibri" w:hAnsi="Calibri" w:cs="Calibri"/>
          <w:i/>
          <w:iCs/>
          <w:noProof/>
          <w:szCs w:val="24"/>
        </w:rPr>
        <w:t>Safety Science</w:t>
      </w:r>
      <w:r w:rsidRPr="008E3903">
        <w:rPr>
          <w:rFonts w:ascii="Calibri" w:hAnsi="Calibri" w:cs="Calibri"/>
          <w:noProof/>
          <w:szCs w:val="24"/>
        </w:rPr>
        <w:t>. Elsevier, 125(September 2019), p. 104593. doi: 10.1016/j.ssci.2019.104593.</w:t>
      </w:r>
    </w:p>
    <w:p w14:paraId="396175F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Thorne, S. E. and Robinson, C. A. (1988) ‘Reciprocal trust in health care relationships’, </w:t>
      </w:r>
      <w:r w:rsidRPr="008E3903">
        <w:rPr>
          <w:rFonts w:ascii="Calibri" w:hAnsi="Calibri" w:cs="Calibri"/>
          <w:i/>
          <w:iCs/>
          <w:noProof/>
          <w:szCs w:val="24"/>
        </w:rPr>
        <w:t>Journal of Advanced Nursing</w:t>
      </w:r>
      <w:r w:rsidRPr="008E3903">
        <w:rPr>
          <w:rFonts w:ascii="Calibri" w:hAnsi="Calibri" w:cs="Calibri"/>
          <w:noProof/>
          <w:szCs w:val="24"/>
        </w:rPr>
        <w:t>, 13(6), pp. 782–789. doi: 10.1111/j.1365-2648.1988.tb00570.x.</w:t>
      </w:r>
    </w:p>
    <w:p w14:paraId="6AF85DC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2010) </w:t>
      </w:r>
      <w:r w:rsidRPr="008E3903">
        <w:rPr>
          <w:rFonts w:ascii="Calibri" w:hAnsi="Calibri" w:cs="Calibri"/>
          <w:i/>
          <w:iCs/>
          <w:noProof/>
          <w:szCs w:val="24"/>
        </w:rPr>
        <w:t>Patient Safety</w:t>
      </w:r>
      <w:r w:rsidRPr="008E3903">
        <w:rPr>
          <w:rFonts w:ascii="Calibri" w:hAnsi="Calibri" w:cs="Calibri"/>
          <w:noProof/>
          <w:szCs w:val="24"/>
        </w:rPr>
        <w:t>. 2nd edn. Oxford: Wiley-Blackwell.</w:t>
      </w:r>
    </w:p>
    <w:p w14:paraId="5532603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and Amalberti, R. (2016) ‘Approaches to Safety: One Size Does Not Fit All’, in </w:t>
      </w:r>
      <w:r w:rsidRPr="008E3903">
        <w:rPr>
          <w:rFonts w:ascii="Calibri" w:hAnsi="Calibri" w:cs="Calibri"/>
          <w:i/>
          <w:iCs/>
          <w:noProof/>
          <w:szCs w:val="24"/>
        </w:rPr>
        <w:t>Safer Healthcare: Strategies for the Real World</w:t>
      </w:r>
      <w:r w:rsidRPr="008E3903">
        <w:rPr>
          <w:rFonts w:ascii="Calibri" w:hAnsi="Calibri" w:cs="Calibri"/>
          <w:noProof/>
          <w:szCs w:val="24"/>
        </w:rPr>
        <w:t>. Springer, pp. 27–38. doi: 10.1007/978-3-319-25559-0.</w:t>
      </w:r>
    </w:p>
    <w:p w14:paraId="08A26F1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3) ‘Defining and measuring completeness of electronic health records for secondary use’, </w:t>
      </w:r>
      <w:r w:rsidRPr="008E3903">
        <w:rPr>
          <w:rFonts w:ascii="Calibri" w:hAnsi="Calibri" w:cs="Calibri"/>
          <w:i/>
          <w:iCs/>
          <w:noProof/>
          <w:szCs w:val="24"/>
        </w:rPr>
        <w:t>Journal of Biomedical Informatics</w:t>
      </w:r>
      <w:r w:rsidRPr="008E3903">
        <w:rPr>
          <w:rFonts w:ascii="Calibri" w:hAnsi="Calibri" w:cs="Calibri"/>
          <w:noProof/>
          <w:szCs w:val="24"/>
        </w:rPr>
        <w:t>. Elsevier Inc., 46(5), pp. 830–836. doi: 10.1016/j.jbi.2013.06.010.</w:t>
      </w:r>
    </w:p>
    <w:p w14:paraId="5A8D37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7) ‘A data quality assessment guideline for electronic health record data reuse’, </w:t>
      </w:r>
      <w:r w:rsidRPr="008E3903">
        <w:rPr>
          <w:rFonts w:ascii="Calibri" w:hAnsi="Calibri" w:cs="Calibri"/>
          <w:i/>
          <w:iCs/>
          <w:noProof/>
          <w:szCs w:val="24"/>
        </w:rPr>
        <w:t>Journal of Electronic Health Data and Methods</w:t>
      </w:r>
      <w:r w:rsidRPr="008E3903">
        <w:rPr>
          <w:rFonts w:ascii="Calibri" w:hAnsi="Calibri" w:cs="Calibri"/>
          <w:noProof/>
          <w:szCs w:val="24"/>
        </w:rPr>
        <w:t>, 5(1), pp. 1–19. Available at: https://egems.academyhealth.org/articles/10.5334/egems.218/.</w:t>
      </w:r>
    </w:p>
    <w:p w14:paraId="7686ACB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Weiskopf, N. G. and Weng, C. (2013) ‘Methods and dimensions of electronic health record data quality assessment: Enabling reuse for clinical research’,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0(1), pp. 144–151. doi: 10.1136/amiajnl-2011-000681.</w:t>
      </w:r>
    </w:p>
    <w:p w14:paraId="279BE58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herton, J. </w:t>
      </w:r>
      <w:r w:rsidRPr="008E3903">
        <w:rPr>
          <w:rFonts w:ascii="Calibri" w:hAnsi="Calibri" w:cs="Calibri"/>
          <w:i/>
          <w:iCs/>
          <w:noProof/>
          <w:szCs w:val="24"/>
        </w:rPr>
        <w:t>et al.</w:t>
      </w:r>
      <w:r w:rsidRPr="008E3903">
        <w:rPr>
          <w:rFonts w:ascii="Calibri" w:hAnsi="Calibri" w:cs="Calibri"/>
          <w:noProof/>
          <w:szCs w:val="24"/>
        </w:rPr>
        <w:t xml:space="preserve"> (2020) ‘Guidance on the introduction and use of video consultations during COVID-19: important lessons from qualitative research’, </w:t>
      </w:r>
      <w:r w:rsidRPr="008E3903">
        <w:rPr>
          <w:rFonts w:ascii="Calibri" w:hAnsi="Calibri" w:cs="Calibri"/>
          <w:i/>
          <w:iCs/>
          <w:noProof/>
          <w:szCs w:val="24"/>
        </w:rPr>
        <w:t>BMJ Leader</w:t>
      </w:r>
      <w:r w:rsidRPr="008E3903">
        <w:rPr>
          <w:rFonts w:ascii="Calibri" w:hAnsi="Calibri" w:cs="Calibri"/>
          <w:noProof/>
          <w:szCs w:val="24"/>
        </w:rPr>
        <w:t>. doi: 10.1136/leader-2020-000262.</w:t>
      </w:r>
    </w:p>
    <w:p w14:paraId="22C0729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ckramasinghe, N. and Bodendorf, F. (eds) (2020)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doi: 10.1007/978-3-030-17347-0.</w:t>
      </w:r>
    </w:p>
    <w:p w14:paraId="4BF8AD7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smar, M. </w:t>
      </w:r>
      <w:r w:rsidRPr="008E3903">
        <w:rPr>
          <w:rFonts w:ascii="Calibri" w:hAnsi="Calibri" w:cs="Calibri"/>
          <w:i/>
          <w:iCs/>
          <w:noProof/>
          <w:szCs w:val="24"/>
        </w:rPr>
        <w:t>et al.</w:t>
      </w:r>
      <w:r w:rsidRPr="008E3903">
        <w:rPr>
          <w:rFonts w:ascii="Calibri" w:hAnsi="Calibri" w:cs="Calibri"/>
          <w:noProof/>
          <w:szCs w:val="24"/>
        </w:rPr>
        <w:t xml:space="preserve"> (2011) </w:t>
      </w:r>
      <w:r w:rsidRPr="008E3903">
        <w:rPr>
          <w:rFonts w:ascii="Calibri" w:hAnsi="Calibri" w:cs="Calibri"/>
          <w:i/>
          <w:iCs/>
          <w:noProof/>
          <w:szCs w:val="24"/>
        </w:rPr>
        <w:t>Cross-border Health Care in the European Union: Mapping and analysing practices and policies</w:t>
      </w:r>
      <w:r w:rsidRPr="008E3903">
        <w:rPr>
          <w:rFonts w:ascii="Calibri" w:hAnsi="Calibri" w:cs="Calibri"/>
          <w:noProof/>
          <w:szCs w:val="24"/>
        </w:rPr>
        <w:t>. Copenhagen: WHO Europe; Available at: https://apps.who.int/iris/bitstream/handle/10665/327961/9789289002219-eng.pdf.</w:t>
      </w:r>
    </w:p>
    <w:p w14:paraId="1E23D1A7" w14:textId="77777777" w:rsidR="008E3903" w:rsidRPr="008E3903" w:rsidRDefault="008E3903" w:rsidP="008E3903">
      <w:pPr>
        <w:widowControl w:val="0"/>
        <w:autoSpaceDE w:val="0"/>
        <w:autoSpaceDN w:val="0"/>
        <w:adjustRightInd w:val="0"/>
        <w:spacing w:line="240" w:lineRule="auto"/>
        <w:rPr>
          <w:rFonts w:ascii="Calibri" w:hAnsi="Calibri" w:cs="Calibri"/>
          <w:noProof/>
        </w:rPr>
      </w:pPr>
      <w:r w:rsidRPr="008E3903">
        <w:rPr>
          <w:rFonts w:ascii="Calibri" w:hAnsi="Calibri" w:cs="Calibri"/>
          <w:noProof/>
          <w:szCs w:val="24"/>
        </w:rPr>
        <w:t xml:space="preserve">Yaqoob, T., Abbas, H. and Atiquzzaman, M. (2019) ‘Security Vulnerabilities, Attacks, Countermeasures, and Regulations of Networked Medical Devices-A Review’, </w:t>
      </w:r>
      <w:r w:rsidRPr="008E3903">
        <w:rPr>
          <w:rFonts w:ascii="Calibri" w:hAnsi="Calibri" w:cs="Calibri"/>
          <w:i/>
          <w:iCs/>
          <w:noProof/>
          <w:szCs w:val="24"/>
        </w:rPr>
        <w:t>IEEE Communications Surveys and Tutorials</w:t>
      </w:r>
      <w:r w:rsidRPr="008E3903">
        <w:rPr>
          <w:rFonts w:ascii="Calibri" w:hAnsi="Calibri" w:cs="Calibri"/>
          <w:noProof/>
          <w:szCs w:val="24"/>
        </w:rPr>
        <w:t>, 21(4), pp. 3723–3768. doi: 10.1109/COMST.2019.2914094.</w:t>
      </w:r>
    </w:p>
    <w:p w14:paraId="0CA11EC3" w14:textId="288C4CED" w:rsidR="000B2D7E" w:rsidRPr="000B2D7E" w:rsidRDefault="00DD5E0F" w:rsidP="000B2D7E">
      <w:r>
        <w:fldChar w:fldCharType="end"/>
      </w:r>
    </w:p>
    <w:sectPr w:rsidR="000B2D7E" w:rsidRPr="000B2D7E">
      <w:footerReference w:type="even" r:id="rId13"/>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ebecca Randell" w:date="2020-07-17T10:23:00Z" w:initials="RR">
    <w:p w14:paraId="25A18644" w14:textId="6E09FA29" w:rsidR="001B55A6" w:rsidRDefault="001B55A6">
      <w:pPr>
        <w:pStyle w:val="CommentText"/>
      </w:pPr>
      <w:r>
        <w:rPr>
          <w:rStyle w:val="CommentReference"/>
        </w:rPr>
        <w:annotationRef/>
      </w:r>
      <w:r>
        <w:t>Given that video consultation has been around for some time, I would rephrase to point to the wider uptake</w:t>
      </w:r>
    </w:p>
  </w:comment>
  <w:comment w:id="2" w:author="David Jenkins" w:date="2020-07-21T11:30:00Z" w:initials="DJ">
    <w:p w14:paraId="0623D6B6" w14:textId="472AB76E" w:rsidR="001B55A6" w:rsidRDefault="001B55A6">
      <w:pPr>
        <w:pStyle w:val="CommentText"/>
      </w:pPr>
      <w:r>
        <w:rPr>
          <w:rStyle w:val="CommentReference"/>
        </w:rPr>
        <w:annotationRef/>
      </w:r>
      <w:r>
        <w:t xml:space="preserve">I agree, wider uptake and shift towards digital technologies as well as developing new technologies. </w:t>
      </w:r>
    </w:p>
  </w:comment>
  <w:comment w:id="3" w:author="Ciarán McInerney" w:date="2020-07-29T15:31:00Z" w:initials="CM">
    <w:p w14:paraId="7E9CDC22" w14:textId="07B87C1D" w:rsidR="001B55A6" w:rsidRDefault="001B55A6">
      <w:pPr>
        <w:pStyle w:val="CommentText"/>
      </w:pPr>
      <w:r>
        <w:rPr>
          <w:rStyle w:val="CommentReference"/>
        </w:rPr>
        <w:annotationRef/>
      </w:r>
      <w:r>
        <w:t xml:space="preserve">Yes. We don’t want to get lost in the weeds too early by providing many examples, and I’m reluctant to make an un-cited general statement about wider uptake. </w:t>
      </w:r>
    </w:p>
    <w:p w14:paraId="2CF2B04E" w14:textId="77777777" w:rsidR="001B55A6" w:rsidRDefault="001B55A6">
      <w:pPr>
        <w:pStyle w:val="CommentText"/>
      </w:pPr>
    </w:p>
    <w:p w14:paraId="22E2DF04" w14:textId="21E7122F" w:rsidR="001B55A6" w:rsidRDefault="001B55A6">
      <w:pPr>
        <w:pStyle w:val="CommentText"/>
      </w:pPr>
      <w:r>
        <w:t>Would it be better if I explicitly stated “For example…”?</w:t>
      </w:r>
    </w:p>
    <w:p w14:paraId="38B16BFE" w14:textId="7288FE43" w:rsidR="001B55A6" w:rsidRDefault="001B55A6">
      <w:pPr>
        <w:pStyle w:val="CommentText"/>
      </w:pPr>
    </w:p>
    <w:p w14:paraId="0C8F3259" w14:textId="774E8E8D" w:rsidR="001B55A6" w:rsidRDefault="001B55A6">
      <w:pPr>
        <w:pStyle w:val="CommentText"/>
      </w:pPr>
      <w:r>
        <w:t>Alternatively, can someone suggest a suitable citation for wider uptake of digital technology in response to COVID-19?</w:t>
      </w:r>
    </w:p>
  </w:comment>
  <w:comment w:id="4" w:author="Rebecca Randell" w:date="2020-07-17T10:24:00Z" w:initials="RR">
    <w:p w14:paraId="0FCEF71A" w14:textId="1D7973B4" w:rsidR="001B55A6" w:rsidRDefault="001B55A6">
      <w:pPr>
        <w:pStyle w:val="CommentText"/>
      </w:pPr>
      <w:r>
        <w:rPr>
          <w:rStyle w:val="CommentReference"/>
        </w:rPr>
        <w:annotationRef/>
      </w:r>
      <w:r>
        <w:t>About? How to best make use of these technologies?</w:t>
      </w:r>
    </w:p>
  </w:comment>
  <w:comment w:id="5" w:author="Ciarán McInerney" w:date="2020-07-29T15:32:00Z" w:initials="CM">
    <w:p w14:paraId="1D49867E" w14:textId="06CBFE67" w:rsidR="001B55A6" w:rsidRDefault="001B55A6">
      <w:pPr>
        <w:pStyle w:val="CommentText"/>
      </w:pPr>
      <w:r>
        <w:rPr>
          <w:rStyle w:val="CommentReference"/>
        </w:rPr>
        <w:annotationRef/>
      </w:r>
      <w:r>
        <w:t xml:space="preserve">The learning to which I am referring is the guidance provided by the authors (British Journal of General Practice and </w:t>
      </w:r>
      <w:proofErr w:type="spellStart"/>
      <w:r w:rsidRPr="000F086F">
        <w:t>Barts</w:t>
      </w:r>
      <w:proofErr w:type="spellEnd"/>
      <w:r w:rsidRPr="000F086F">
        <w:t xml:space="preserve"> Health NHS Trust</w:t>
      </w:r>
      <w:r>
        <w:t>) to help with “</w:t>
      </w:r>
      <w:r w:rsidRPr="000F086F">
        <w:rPr>
          <w:i/>
        </w:rPr>
        <w:t>setting up and running video consultations during the COVID-19 pandemic and beyond</w:t>
      </w:r>
      <w:r>
        <w:t>”.</w:t>
      </w:r>
    </w:p>
    <w:p w14:paraId="059BDC7A" w14:textId="64D7360F" w:rsidR="001B55A6" w:rsidRDefault="001B55A6">
      <w:pPr>
        <w:pStyle w:val="CommentText"/>
      </w:pPr>
    </w:p>
    <w:p w14:paraId="2F41D197" w14:textId="085B4F65" w:rsidR="001B55A6" w:rsidRPr="000F086F" w:rsidRDefault="001B55A6">
      <w:pPr>
        <w:pStyle w:val="CommentText"/>
      </w:pPr>
      <w:r>
        <w:t xml:space="preserve">I don’t think this level of detail is needed in this introductory paragraph, i.e. exactly </w:t>
      </w:r>
      <w:r>
        <w:rPr>
          <w:i/>
        </w:rPr>
        <w:t>what</w:t>
      </w:r>
      <w:r>
        <w:t xml:space="preserve"> the learning is not our message but the fact </w:t>
      </w:r>
      <w:r>
        <w:rPr>
          <w:i/>
        </w:rPr>
        <w:t>that</w:t>
      </w:r>
      <w:r>
        <w:t xml:space="preserve"> learning is happening is part of our intended message.</w:t>
      </w:r>
    </w:p>
  </w:comment>
  <w:comment w:id="6" w:author="David Jenkins" w:date="2020-07-21T11:33:00Z" w:initials="DJ">
    <w:p w14:paraId="1337BC8C" w14:textId="081C71F6" w:rsidR="001B55A6" w:rsidRDefault="001B55A6">
      <w:pPr>
        <w:pStyle w:val="CommentText"/>
      </w:pPr>
      <w:r>
        <w:rPr>
          <w:rStyle w:val="CommentReference"/>
        </w:rPr>
        <w:annotationRef/>
      </w:r>
      <w:r>
        <w:t>Healthcare as a whole is shifting to a more digital landscape where we are making use of existing technologies and also developing new technologies to improve care, efficiency and fill gaps in the service</w:t>
      </w:r>
    </w:p>
  </w:comment>
  <w:comment w:id="7" w:author="Ciarán McInerney" w:date="2020-07-29T15:30:00Z" w:initials="CM">
    <w:p w14:paraId="3447D976" w14:textId="13789C1B" w:rsidR="001B55A6" w:rsidRDefault="001B55A6">
      <w:pPr>
        <w:pStyle w:val="CommentText"/>
      </w:pPr>
      <w:r>
        <w:rPr>
          <w:rStyle w:val="CommentReference"/>
        </w:rPr>
        <w:annotationRef/>
      </w:r>
      <w:r>
        <w:t>Yes. What is the purpose of your comment? Are you suggesting a rewording?</w:t>
      </w:r>
    </w:p>
  </w:comment>
  <w:comment w:id="8" w:author="David Jenkins" w:date="2020-07-21T11:36:00Z" w:initials="DJ">
    <w:p w14:paraId="7A9ADA08" w14:textId="587E9FBD" w:rsidR="001B55A6" w:rsidRDefault="001B55A6">
      <w:pPr>
        <w:pStyle w:val="CommentText"/>
      </w:pPr>
      <w:r>
        <w:rPr>
          <w:rStyle w:val="CommentReference"/>
        </w:rPr>
        <w:annotationRef/>
      </w:r>
      <w:r>
        <w:t>And newly developed?</w:t>
      </w:r>
    </w:p>
  </w:comment>
  <w:comment w:id="9" w:author="Ciarán McInerney" w:date="2020-07-29T15:29:00Z" w:initials="CM">
    <w:p w14:paraId="77008CBC" w14:textId="2F61FAEF" w:rsidR="001B55A6" w:rsidRDefault="001B55A6">
      <w:pPr>
        <w:pStyle w:val="CommentText"/>
      </w:pPr>
      <w:r>
        <w:rPr>
          <w:rStyle w:val="CommentReference"/>
        </w:rPr>
        <w:annotationRef/>
      </w:r>
      <w:r>
        <w:t>Yes. This is mentioned at the end of this sentence.</w:t>
      </w:r>
    </w:p>
  </w:comment>
  <w:comment w:id="12" w:author="Ciarán McInerney" w:date="2020-07-30T10:22:00Z" w:initials="CM">
    <w:p w14:paraId="6258C0C8" w14:textId="2B63A9F4" w:rsidR="001B55A6" w:rsidRDefault="001B55A6">
      <w:pPr>
        <w:pStyle w:val="CommentText"/>
      </w:pPr>
      <w:r>
        <w:rPr>
          <w:rStyle w:val="CommentReference"/>
        </w:rPr>
        <w:annotationRef/>
      </w:r>
      <w:r>
        <w:t xml:space="preserve">I don’t see the need for this </w:t>
      </w:r>
      <w:proofErr w:type="spellStart"/>
      <w:r>
        <w:t>initialism</w:t>
      </w:r>
      <w:proofErr w:type="spellEnd"/>
      <w:r>
        <w:t xml:space="preserve"> because we never use it.</w:t>
      </w:r>
    </w:p>
  </w:comment>
  <w:comment w:id="16" w:author="Ciarán McInerney" w:date="2020-05-27T17:02:00Z" w:initials="CM">
    <w:p w14:paraId="4DFAE5D9" w14:textId="2D509FA2" w:rsidR="001B55A6" w:rsidRDefault="001B55A6">
      <w:pPr>
        <w:pStyle w:val="CommentText"/>
      </w:pPr>
      <w:r>
        <w:rPr>
          <w:rStyle w:val="CommentReference"/>
        </w:rPr>
        <w:annotationRef/>
      </w:r>
      <w:r>
        <w:rPr>
          <w:noProof/>
        </w:rPr>
        <w:t>This section is pretty much lifted from our publication strategy document.</w:t>
      </w:r>
    </w:p>
  </w:comment>
  <w:comment w:id="17" w:author="David Jenkins" w:date="2020-07-21T11:38:00Z" w:initials="DJ">
    <w:p w14:paraId="0CC2FE43" w14:textId="111E3ECD" w:rsidR="001B55A6" w:rsidRDefault="001B55A6">
      <w:pPr>
        <w:pStyle w:val="CommentText"/>
      </w:pPr>
      <w:r>
        <w:rPr>
          <w:rStyle w:val="CommentReference"/>
        </w:rPr>
        <w:annotationRef/>
      </w:r>
      <w:r>
        <w:t>And challenges?</w:t>
      </w:r>
    </w:p>
  </w:comment>
  <w:comment w:id="18" w:author="Ciarán McInerney" w:date="2020-07-30T10:18:00Z" w:initials="CM">
    <w:p w14:paraId="111E1E48" w14:textId="0C294984" w:rsidR="001B55A6" w:rsidRDefault="001B55A6">
      <w:pPr>
        <w:pStyle w:val="CommentText"/>
      </w:pPr>
      <w:r>
        <w:rPr>
          <w:rStyle w:val="CommentReference"/>
        </w:rPr>
        <w:annotationRef/>
      </w:r>
      <w:r>
        <w:rPr>
          <w:rStyle w:val="CommentReference"/>
        </w:rPr>
        <w:t>I’ve reworded this portion of sentence. Please, have a look.</w:t>
      </w:r>
    </w:p>
  </w:comment>
  <w:comment w:id="28" w:author="Rebecca Randell" w:date="2020-07-17T10:28:00Z" w:initials="RR">
    <w:p w14:paraId="3160ED6B" w14:textId="762E0D34" w:rsidR="001B55A6" w:rsidRDefault="001B55A6">
      <w:pPr>
        <w:pStyle w:val="CommentText"/>
      </w:pPr>
      <w:r>
        <w:rPr>
          <w:rStyle w:val="CommentReference"/>
        </w:rPr>
        <w:annotationRef/>
      </w:r>
      <w:r>
        <w:t>This makes it sound like we are presenting the NHS’s perspective which we can’t claim to do</w:t>
      </w:r>
    </w:p>
  </w:comment>
  <w:comment w:id="29" w:author="Ciarán McInerney" w:date="2020-07-30T10:20:00Z" w:initials="CM">
    <w:p w14:paraId="426BF2DB" w14:textId="24249556" w:rsidR="001B55A6" w:rsidRDefault="001B55A6">
      <w:pPr>
        <w:pStyle w:val="CommentText"/>
      </w:pPr>
      <w:r>
        <w:rPr>
          <w:rStyle w:val="CommentReference"/>
        </w:rPr>
        <w:annotationRef/>
      </w:r>
      <w:r>
        <w:t>Agree. Further comment is in my reply to David, below.</w:t>
      </w:r>
    </w:p>
  </w:comment>
  <w:comment w:id="26" w:author="David Jenkins" w:date="2020-07-21T11:40:00Z" w:initials="DJ">
    <w:p w14:paraId="04ED30DE" w14:textId="5780E7D6" w:rsidR="001B55A6" w:rsidRDefault="001B55A6">
      <w:pPr>
        <w:pStyle w:val="CommentText"/>
      </w:pPr>
      <w:r>
        <w:rPr>
          <w:rStyle w:val="CommentReference"/>
        </w:rPr>
        <w:annotationRef/>
      </w:r>
      <w:r>
        <w:t>I think we delete this and make it broad, I expect the field of safety informatics to be universal. I know we are UK based and thinking about it in that way but I think if we discuss safety informatics broadly then this has more reach</w:t>
      </w:r>
    </w:p>
  </w:comment>
  <w:comment w:id="27" w:author="Ciarán McInerney" w:date="2020-07-30T10:18:00Z" w:initials="CM">
    <w:p w14:paraId="6276C263" w14:textId="1C0AC58A" w:rsidR="001B55A6" w:rsidRDefault="001B55A6">
      <w:pPr>
        <w:pStyle w:val="CommentText"/>
      </w:pPr>
      <w:r>
        <w:rPr>
          <w:rStyle w:val="CommentReference"/>
        </w:rPr>
        <w:annotationRef/>
      </w:r>
      <w:r>
        <w:t>I am happy to remove mentioned of NHS, as per Rebecca’s comment but discussions with Ibrahim, Dawn and Niels have suggest that the UK is rather unique compared with Europe, America and the world.</w:t>
      </w:r>
    </w:p>
  </w:comment>
  <w:comment w:id="34" w:author="Ciarán McInerney" w:date="2020-05-27T15:12:00Z" w:initials="CM">
    <w:p w14:paraId="43C60784" w14:textId="0417767B" w:rsidR="001B55A6" w:rsidRDefault="001B55A6">
      <w:pPr>
        <w:pStyle w:val="CommentText"/>
      </w:pPr>
      <w:r>
        <w:rPr>
          <w:rStyle w:val="CommentReference"/>
        </w:rPr>
        <w:annotationRef/>
      </w:r>
      <w:r>
        <w:t>This section will need an introduction to patient safety if we are going to publish in an informatics journal, rather than a safety journal.</w:t>
      </w:r>
    </w:p>
    <w:p w14:paraId="13290D33" w14:textId="6F277D54" w:rsidR="001B55A6" w:rsidRDefault="001B55A6">
      <w:pPr>
        <w:pStyle w:val="CommentText"/>
      </w:pPr>
      <w:r>
        <w:t>Such an introduction is not provided, here.</w:t>
      </w:r>
    </w:p>
  </w:comment>
  <w:comment w:id="35" w:author="Owen" w:date="2020-06-10T14:49:00Z" w:initials="OAJ">
    <w:p w14:paraId="740C590F" w14:textId="251EF2B2" w:rsidR="001B55A6" w:rsidRDefault="001B55A6">
      <w:pPr>
        <w:pStyle w:val="CommentText"/>
      </w:pPr>
      <w:r>
        <w:rPr>
          <w:rStyle w:val="CommentReference"/>
        </w:rPr>
        <w:annotationRef/>
      </w:r>
      <w:r>
        <w:t>Yes. We are thinking of BMJ Health and Social Care Informatics so think about inserting a paragraph for that readership.</w:t>
      </w:r>
    </w:p>
  </w:comment>
  <w:comment w:id="36" w:author="Ciarán McInerney" w:date="2020-06-11T16:37:00Z" w:initials="CM">
    <w:p w14:paraId="214FCB6B" w14:textId="60327362" w:rsidR="001B55A6" w:rsidRDefault="001B55A6">
      <w:pPr>
        <w:pStyle w:val="CommentText"/>
      </w:pPr>
      <w:r>
        <w:rPr>
          <w:rStyle w:val="CommentReference"/>
        </w:rPr>
        <w:annotationRef/>
      </w:r>
      <w:r>
        <w:t>Done.</w:t>
      </w:r>
    </w:p>
    <w:p w14:paraId="0A814F05" w14:textId="1CFA27A9" w:rsidR="001B55A6" w:rsidRDefault="001B55A6">
      <w:pPr>
        <w:pStyle w:val="CommentText"/>
      </w:pPr>
      <w:r>
        <w:t>I tried to keep it brief because words will be a squeeze in this publication.</w:t>
      </w:r>
    </w:p>
  </w:comment>
  <w:comment w:id="37" w:author="Richard Williams" w:date="2020-07-21T09:36:00Z" w:initials="RW">
    <w:p w14:paraId="17697EA4" w14:textId="129365EB" w:rsidR="001B55A6" w:rsidRDefault="001B55A6">
      <w:pPr>
        <w:pStyle w:val="CommentText"/>
      </w:pPr>
      <w:r>
        <w:rPr>
          <w:rStyle w:val="CommentReference"/>
        </w:rPr>
        <w:annotationRef/>
      </w:r>
      <w:r>
        <w:t>I expect that if we have persuaded an editor to publish the series, then we can get a bit of leeway on the word limit.</w:t>
      </w:r>
    </w:p>
  </w:comment>
  <w:comment w:id="39" w:author="Ibrahim Habli" w:date="2020-07-24T10:21:00Z" w:initials="IH">
    <w:p w14:paraId="612D85A4" w14:textId="21CEDD50" w:rsidR="001B55A6" w:rsidRDefault="001B55A6">
      <w:pPr>
        <w:pStyle w:val="CommentText"/>
      </w:pPr>
      <w:r>
        <w:rPr>
          <w:rStyle w:val="CommentReference"/>
        </w:rPr>
        <w:annotationRef/>
      </w:r>
      <w:r>
        <w:t>What kinds of services?</w:t>
      </w:r>
    </w:p>
  </w:comment>
  <w:comment w:id="40" w:author="Ciarán McInerney" w:date="2020-07-30T10:36:00Z" w:initials="CM">
    <w:p w14:paraId="7391E79E" w14:textId="3A56A805" w:rsidR="001B55A6" w:rsidRDefault="001B55A6">
      <w:pPr>
        <w:pStyle w:val="CommentText"/>
      </w:pPr>
      <w:r>
        <w:rPr>
          <w:rStyle w:val="CommentReference"/>
        </w:rPr>
        <w:annotationRef/>
      </w:r>
      <w:r>
        <w:t>I agree the wording is vague. I have removed it.</w:t>
      </w:r>
      <w:r>
        <w:br/>
      </w:r>
      <w:r>
        <w:br/>
        <w:t>I’m referring to the citation in which they distinguish, for example, blood transfusions, elective surgery and cancer treatment across a range of safety and risk-management style.</w:t>
      </w:r>
      <w:r>
        <w:br/>
        <w:t>In saying “its range of services”, I am referring to all the things that healthcare does. Would the word “activities” be preferable to “services”?</w:t>
      </w:r>
    </w:p>
  </w:comment>
  <w:comment w:id="45" w:author="Ibrahim Habli" w:date="2020-07-24T10:17:00Z" w:initials="IH">
    <w:p w14:paraId="402CCA1E" w14:textId="3D93201A" w:rsidR="001B55A6" w:rsidRDefault="001B55A6">
      <w:pPr>
        <w:pStyle w:val="CommentText"/>
      </w:pPr>
      <w:r>
        <w:rPr>
          <w:rStyle w:val="CommentReference"/>
        </w:rPr>
        <w:annotationRef/>
      </w:r>
      <w:r>
        <w:t>This is unclear to me. What are we referring to by “these approaches”?</w:t>
      </w:r>
    </w:p>
  </w:comment>
  <w:comment w:id="46" w:author="Ciarán McInerney" w:date="2020-07-30T10:48:00Z" w:initials="CM">
    <w:p w14:paraId="5208C7CC" w14:textId="58506E2F" w:rsidR="001B55A6" w:rsidRDefault="001B55A6">
      <w:pPr>
        <w:pStyle w:val="CommentText"/>
      </w:pPr>
      <w:r>
        <w:rPr>
          <w:rStyle w:val="CommentReference"/>
        </w:rPr>
        <w:annotationRef/>
      </w:r>
      <w:r>
        <w:t>Risk avoidance, risk management and risk embracing, as mentioned in the previous sentence.</w:t>
      </w:r>
    </w:p>
    <w:p w14:paraId="209FF896" w14:textId="04FC72CE" w:rsidR="001B55A6" w:rsidRDefault="001B55A6">
      <w:pPr>
        <w:pStyle w:val="CommentText"/>
      </w:pPr>
    </w:p>
    <w:p w14:paraId="63CCF98A" w14:textId="238DB2C3" w:rsidR="001B55A6" w:rsidRDefault="001B55A6">
      <w:pPr>
        <w:pStyle w:val="CommentText"/>
      </w:pPr>
      <w:r>
        <w:t>I hope the rewording makes this clearer.</w:t>
      </w:r>
    </w:p>
  </w:comment>
  <w:comment w:id="47" w:author="Owen" w:date="2020-06-10T14:50:00Z" w:initials="OAJ">
    <w:p w14:paraId="2F515215" w14:textId="2A4341F9" w:rsidR="001B55A6" w:rsidRDefault="001B55A6">
      <w:pPr>
        <w:pStyle w:val="CommentText"/>
      </w:pPr>
      <w:r>
        <w:rPr>
          <w:rStyle w:val="CommentReference"/>
        </w:rPr>
        <w:annotationRef/>
      </w:r>
      <w:r>
        <w:t xml:space="preserve">Remove from here. Best to deal with mainstream HIT first and then talk about emerging tech like </w:t>
      </w:r>
      <w:proofErr w:type="spellStart"/>
      <w:r>
        <w:t>IoT</w:t>
      </w:r>
      <w:proofErr w:type="spellEnd"/>
      <w:r>
        <w:t xml:space="preserve"> later. </w:t>
      </w:r>
    </w:p>
  </w:comment>
  <w:comment w:id="48" w:author="Ciarán McInerney" w:date="2020-06-11T16:38:00Z" w:initials="CM">
    <w:p w14:paraId="58818907" w14:textId="7CB75457" w:rsidR="001B55A6" w:rsidRDefault="001B55A6">
      <w:pPr>
        <w:pStyle w:val="CommentText"/>
      </w:pPr>
      <w:r>
        <w:rPr>
          <w:rStyle w:val="CommentReference"/>
        </w:rPr>
        <w:t>What do you think about the new wording?</w:t>
      </w:r>
    </w:p>
  </w:comment>
  <w:comment w:id="62" w:author="Ibrahim Habli" w:date="2020-07-24T10:24:00Z" w:initials="IH">
    <w:p w14:paraId="647DD93A" w14:textId="12FCCDCF" w:rsidR="001B55A6" w:rsidRDefault="001B55A6">
      <w:pPr>
        <w:pStyle w:val="CommentText"/>
      </w:pPr>
      <w:r>
        <w:rPr>
          <w:rStyle w:val="CommentReference"/>
        </w:rPr>
        <w:annotationRef/>
      </w:r>
      <w:r>
        <w:t>They are already medical devices and HITs and they are already “regulated” by either NHS D or MHRA.</w:t>
      </w:r>
    </w:p>
  </w:comment>
  <w:comment w:id="63" w:author="Ciarán McInerney" w:date="2020-07-30T11:08:00Z" w:initials="CM">
    <w:p w14:paraId="5539BD65" w14:textId="129E4A0D" w:rsidR="001B55A6" w:rsidRDefault="001B55A6">
      <w:pPr>
        <w:pStyle w:val="CommentText"/>
      </w:pPr>
      <w:r>
        <w:rPr>
          <w:rStyle w:val="CommentReference"/>
        </w:rPr>
        <w:annotationRef/>
      </w:r>
      <w:r>
        <w:t>I don’t understand. Can you make your point in a different way?</w:t>
      </w:r>
    </w:p>
  </w:comment>
  <w:comment w:id="64" w:author="Rebecca Randell" w:date="2020-07-17T10:34:00Z" w:initials="RR">
    <w:p w14:paraId="3403BC13" w14:textId="7758C2E9" w:rsidR="001B55A6" w:rsidRDefault="001B55A6">
      <w:pPr>
        <w:pStyle w:val="CommentText"/>
      </w:pPr>
      <w:r>
        <w:rPr>
          <w:rStyle w:val="CommentReference"/>
        </w:rPr>
        <w:annotationRef/>
      </w:r>
      <w:r>
        <w:t>Also relevant here is the literature on information infrastructures</w:t>
      </w:r>
    </w:p>
  </w:comment>
  <w:comment w:id="65" w:author="Ciarán McInerney" w:date="2020-07-30T11:21:00Z" w:initials="CM">
    <w:p w14:paraId="6E7F141C" w14:textId="6E91906C" w:rsidR="001B55A6" w:rsidRDefault="001B55A6">
      <w:pPr>
        <w:pStyle w:val="CommentText"/>
      </w:pPr>
      <w:r>
        <w:rPr>
          <w:rStyle w:val="CommentReference"/>
        </w:rPr>
        <w:annotationRef/>
      </w:r>
      <w:r>
        <w:t>Is there a particular citation that you think would be appropriate?</w:t>
      </w:r>
    </w:p>
  </w:comment>
  <w:comment w:id="58" w:author="Niels Peek" w:date="2020-07-25T09:57:00Z" w:initials="NP">
    <w:p w14:paraId="0B55B207" w14:textId="2C21270C" w:rsidR="001B55A6" w:rsidRDefault="001B55A6">
      <w:pPr>
        <w:pStyle w:val="CommentText"/>
      </w:pPr>
      <w:r>
        <w:rPr>
          <w:rStyle w:val="CommentReference"/>
        </w:rPr>
        <w:annotationRef/>
      </w:r>
      <w:r>
        <w:t>Feels like we are juggling around words without providing much depth. Solution might be to define exactly what we mean by HIT and HIS – although it will get very dry then.  Perhaps another solution is to avoid the HIS concept altogether and expand on the types of risk that typically emerge through interaction of technologies – an interesting area.</w:t>
      </w:r>
    </w:p>
  </w:comment>
  <w:comment w:id="59" w:author="Ciarán McInerney" w:date="2020-07-30T11:10:00Z" w:initials="CM">
    <w:p w14:paraId="39EE9774" w14:textId="1D6BDE4B" w:rsidR="001B55A6" w:rsidRDefault="001B55A6">
      <w:pPr>
        <w:pStyle w:val="CommentText"/>
        <w:rPr>
          <w:rStyle w:val="CommentReference"/>
        </w:rPr>
      </w:pPr>
      <w:r>
        <w:rPr>
          <w:rStyle w:val="CommentReference"/>
        </w:rPr>
        <w:annotationRef/>
      </w:r>
      <w:r>
        <w:rPr>
          <w:rStyle w:val="CommentReference"/>
        </w:rPr>
        <w:t>Indeed, my intention was to define HISs in a prosaic and flowing way, but I understand if that might come across as unclear – it is meant to be indirect to avoid sounding too dry, as you put it.</w:t>
      </w:r>
    </w:p>
    <w:p w14:paraId="4E3BADE0" w14:textId="4CAF83DE" w:rsidR="001B55A6" w:rsidRDefault="001B55A6">
      <w:pPr>
        <w:pStyle w:val="CommentText"/>
        <w:rPr>
          <w:rStyle w:val="CommentReference"/>
        </w:rPr>
      </w:pPr>
    </w:p>
    <w:p w14:paraId="0462BFD5" w14:textId="392E81DA" w:rsidR="001B55A6" w:rsidRDefault="001B55A6">
      <w:pPr>
        <w:pStyle w:val="CommentText"/>
      </w:pPr>
      <w:r>
        <w:rPr>
          <w:rStyle w:val="CommentReference"/>
        </w:rPr>
        <w:t>I’m using HIS as a vehicle for a systemic perspective. What do you think of the new wording?</w:t>
      </w:r>
    </w:p>
  </w:comment>
  <w:comment w:id="60" w:author="Dawn Dowding" w:date="2020-07-17T15:42:00Z" w:initials="DD">
    <w:p w14:paraId="25E9CDDF" w14:textId="4D03748F" w:rsidR="001B55A6" w:rsidRDefault="001B55A6">
      <w:pPr>
        <w:pStyle w:val="CommentText"/>
      </w:pPr>
      <w:r>
        <w:rPr>
          <w:rStyle w:val="CommentReference"/>
        </w:rPr>
        <w:annotationRef/>
      </w:r>
      <w:r>
        <w:t>Is it worth considering that the issues is the combination of interacting HITs, that separately have their own safety issues, and then when integrated may lead to other, unanticipated safety issues that are a direct consequence of that interoperability – so complex systems….</w:t>
      </w:r>
    </w:p>
  </w:comment>
  <w:comment w:id="61" w:author="Ciarán McInerney" w:date="2020-07-30T11:21:00Z" w:initials="CM">
    <w:p w14:paraId="7952F75A" w14:textId="3E199139" w:rsidR="001B55A6" w:rsidRDefault="001B55A6">
      <w:pPr>
        <w:pStyle w:val="CommentText"/>
      </w:pPr>
      <w:r>
        <w:rPr>
          <w:rStyle w:val="CommentReference"/>
        </w:rPr>
        <w:annotationRef/>
      </w:r>
      <w:r>
        <w:rPr>
          <w:rStyle w:val="CommentReference"/>
        </w:rPr>
        <w:t>What do you think about the new wording?</w:t>
      </w:r>
    </w:p>
  </w:comment>
  <w:comment w:id="76" w:author="Ibrahim Habli" w:date="2020-07-24T10:25:00Z" w:initials="IH">
    <w:p w14:paraId="7452D661" w14:textId="1BF5EB43" w:rsidR="001B55A6" w:rsidRDefault="001B55A6">
      <w:pPr>
        <w:pStyle w:val="CommentText"/>
      </w:pPr>
      <w:r>
        <w:rPr>
          <w:rStyle w:val="CommentReference"/>
        </w:rPr>
        <w:annotationRef/>
      </w:r>
      <w:r>
        <w:t>And HITs (See NHS D safety standards for HITs which are mandated by NHS England)</w:t>
      </w:r>
    </w:p>
  </w:comment>
  <w:comment w:id="74" w:author="Owen" w:date="2020-06-10T14:56:00Z" w:initials="OAJ">
    <w:p w14:paraId="6D045EB1" w14:textId="2281B9E0" w:rsidR="001B55A6" w:rsidRDefault="001B55A6">
      <w:pPr>
        <w:pStyle w:val="CommentText"/>
      </w:pPr>
      <w:r>
        <w:rPr>
          <w:rStyle w:val="CommentReference"/>
        </w:rPr>
        <w:annotationRef/>
      </w:r>
      <w:r>
        <w:t>This is all good stuff but not for the Introduction. Move it to later. I think the introduction might be best placed making the point that Systems Theory is behind both HIS and Patient Safety. We can then build on the opportunity that the same theory underlies both fields making it possible to develop unifying concepts</w:t>
      </w:r>
    </w:p>
    <w:p w14:paraId="14A7BACF" w14:textId="77777777" w:rsidR="001B55A6" w:rsidRDefault="001B55A6">
      <w:pPr>
        <w:pStyle w:val="CommentText"/>
      </w:pPr>
    </w:p>
  </w:comment>
  <w:comment w:id="75" w:author="Ciarán McInerney" w:date="2020-06-11T16:44:00Z" w:initials="CM">
    <w:p w14:paraId="62BAB049" w14:textId="2FA13750" w:rsidR="001B55A6" w:rsidRDefault="001B55A6">
      <w:pPr>
        <w:pStyle w:val="CommentText"/>
      </w:pPr>
      <w:r>
        <w:rPr>
          <w:rStyle w:val="CommentReference"/>
        </w:rPr>
        <w:annotationRef/>
      </w:r>
      <w:r>
        <w:t>I’d be interested to hear your thoughts on how we’d word this.</w:t>
      </w:r>
    </w:p>
    <w:p w14:paraId="56D3B1AE" w14:textId="175A18EE" w:rsidR="001B55A6" w:rsidRPr="0093483F" w:rsidRDefault="001B55A6">
      <w:pPr>
        <w:pStyle w:val="CommentText"/>
      </w:pPr>
      <w:r>
        <w:t xml:space="preserve">My intention with these sentences was to show that the systems approach is known to be worthwhile in the study of HIT and HIS safety. But I agree that it is a </w:t>
      </w:r>
      <w:r>
        <w:rPr>
          <w:i/>
        </w:rPr>
        <w:t>nice-to-have</w:t>
      </w:r>
      <w:r>
        <w:t xml:space="preserve"> rather than a </w:t>
      </w:r>
      <w:r>
        <w:softHyphen/>
      </w:r>
      <w:r>
        <w:rPr>
          <w:i/>
        </w:rPr>
        <w:t>need-to-have</w:t>
      </w:r>
      <w:r>
        <w:t>.</w:t>
      </w:r>
    </w:p>
  </w:comment>
  <w:comment w:id="78" w:author="Rebecca Randell" w:date="2020-07-17T10:36:00Z" w:initials="RR">
    <w:p w14:paraId="233A4FF2" w14:textId="63F7D5B4" w:rsidR="001B55A6" w:rsidRDefault="001B55A6">
      <w:pPr>
        <w:pStyle w:val="CommentText"/>
      </w:pPr>
      <w:r>
        <w:rPr>
          <w:rStyle w:val="CommentReference"/>
        </w:rPr>
        <w:annotationRef/>
      </w:r>
      <w:r>
        <w:t>I would delete this sentence – I don’t think it’s necessary</w:t>
      </w:r>
    </w:p>
  </w:comment>
  <w:comment w:id="79" w:author="Ciarán McInerney" w:date="2020-07-30T12:53:00Z" w:initials="CM">
    <w:p w14:paraId="47B4F59E" w14:textId="25ACD4E8" w:rsidR="001B55A6" w:rsidRDefault="001B55A6">
      <w:pPr>
        <w:pStyle w:val="CommentText"/>
      </w:pPr>
      <w:r>
        <w:rPr>
          <w:rStyle w:val="CommentReference"/>
        </w:rPr>
        <w:annotationRef/>
      </w:r>
      <w:r>
        <w:t>Fair. Deleted.</w:t>
      </w:r>
    </w:p>
  </w:comment>
  <w:comment w:id="82" w:author="Ibrahim Habli" w:date="2020-07-24T10:27:00Z" w:initials="IH">
    <w:p w14:paraId="43E2FE5A" w14:textId="56A19906" w:rsidR="001B55A6" w:rsidRDefault="001B55A6">
      <w:pPr>
        <w:pStyle w:val="CommentText"/>
      </w:pPr>
      <w:r>
        <w:rPr>
          <w:rStyle w:val="CommentReference"/>
        </w:rPr>
        <w:annotationRef/>
      </w:r>
      <w:r>
        <w:t>What’s wrong with current published studies? In what sense are they not rigorous?</w:t>
      </w:r>
    </w:p>
  </w:comment>
  <w:comment w:id="83" w:author="David Jenkins" w:date="2020-07-21T11:51:00Z" w:initials="DJ">
    <w:p w14:paraId="3EC7B27B" w14:textId="77777777" w:rsidR="001B55A6" w:rsidRDefault="001B55A6">
      <w:pPr>
        <w:pStyle w:val="CommentText"/>
      </w:pPr>
      <w:r>
        <w:rPr>
          <w:rStyle w:val="CommentReference"/>
        </w:rPr>
        <w:annotationRef/>
      </w:r>
      <w:r>
        <w:t>So this is essentially our definition of safety informatics?</w:t>
      </w:r>
    </w:p>
    <w:p w14:paraId="57DF760C" w14:textId="77777777" w:rsidR="001B55A6" w:rsidRDefault="001B55A6">
      <w:pPr>
        <w:pStyle w:val="CommentText"/>
        <w:rPr>
          <w:i/>
        </w:rPr>
      </w:pPr>
      <w:r>
        <w:t>“</w:t>
      </w:r>
      <w:proofErr w:type="gramStart"/>
      <w:r>
        <w:t>the</w:t>
      </w:r>
      <w:proofErr w:type="gramEnd"/>
      <w:r>
        <w:t xml:space="preserve"> use of informatics/digital technology to address t</w:t>
      </w:r>
      <w:r w:rsidRPr="008E3903">
        <w:rPr>
          <w:i/>
        </w:rPr>
        <w:t>he avoidance, prevention and amelioration of adverse outcomes or injuries stemming from the process of healthcare</w:t>
      </w:r>
      <w:r>
        <w:rPr>
          <w:i/>
        </w:rPr>
        <w:t>”.</w:t>
      </w:r>
    </w:p>
    <w:p w14:paraId="02770338" w14:textId="0E6985BD" w:rsidR="001B55A6" w:rsidRPr="004B37F8" w:rsidRDefault="001B55A6">
      <w:pPr>
        <w:pStyle w:val="CommentText"/>
      </w:pPr>
      <w:r w:rsidRPr="004B37F8">
        <w:t>J</w:t>
      </w:r>
      <w:r>
        <w:t>ust a suggestion but maybe move</w:t>
      </w:r>
      <w:r w:rsidRPr="004B37F8">
        <w:t xml:space="preserve"> the first sentence here to the end of the paragraph and then that will lead nicely onto the next paragraph discussing the three safety domains?</w:t>
      </w:r>
    </w:p>
  </w:comment>
  <w:comment w:id="84" w:author="Ciarán McInerney" w:date="2020-07-30T13:08:00Z" w:initials="CM">
    <w:p w14:paraId="34EA9FCC" w14:textId="3B37DE36" w:rsidR="001B55A6" w:rsidRDefault="001B55A6">
      <w:pPr>
        <w:pStyle w:val="CommentText"/>
      </w:pPr>
      <w:r>
        <w:rPr>
          <w:rStyle w:val="CommentReference"/>
        </w:rPr>
        <w:annotationRef/>
      </w:r>
      <w:r>
        <w:t>I don’t want to say that it is our definition, without consensus. The next section attempts to address a definition.</w:t>
      </w:r>
    </w:p>
  </w:comment>
  <w:comment w:id="85" w:author="Ibrahim Habli" w:date="2020-07-24T10:29:00Z" w:initials="IH">
    <w:p w14:paraId="35391686" w14:textId="2A76B315" w:rsidR="001B55A6" w:rsidRDefault="001B55A6">
      <w:pPr>
        <w:pStyle w:val="CommentText"/>
      </w:pPr>
      <w:r>
        <w:rPr>
          <w:rStyle w:val="CommentReference"/>
        </w:rPr>
        <w:annotationRef/>
      </w:r>
      <w:r>
        <w:t>Why these challenges in particular? Are they specific to patient safety?</w:t>
      </w:r>
    </w:p>
  </w:comment>
  <w:comment w:id="86" w:author="Ciarán McInerney" w:date="2020-07-30T13:09:00Z" w:initials="CM">
    <w:p w14:paraId="0D89C961" w14:textId="696E70B4" w:rsidR="001B55A6" w:rsidRDefault="001B55A6">
      <w:pPr>
        <w:pStyle w:val="CommentText"/>
        <w:rPr>
          <w:rStyle w:val="CommentReference"/>
        </w:rPr>
      </w:pPr>
      <w:r>
        <w:rPr>
          <w:rStyle w:val="CommentReference"/>
        </w:rPr>
        <w:annotationRef/>
      </w:r>
      <w:r>
        <w:rPr>
          <w:rStyle w:val="CommentReference"/>
        </w:rPr>
        <w:t>Do you</w:t>
      </w:r>
      <w:r w:rsidR="00855CDE">
        <w:rPr>
          <w:rStyle w:val="CommentReference"/>
        </w:rPr>
        <w:t xml:space="preserve"> mean</w:t>
      </w:r>
      <w:r>
        <w:rPr>
          <w:rStyle w:val="CommentReference"/>
        </w:rPr>
        <w:t xml:space="preserve"> specific to *patient* safety, specific to patient *safety* or specific to *patient safety*? The answer is dependent.</w:t>
      </w:r>
    </w:p>
    <w:p w14:paraId="5D75241B" w14:textId="04940F2D" w:rsidR="001B55A6" w:rsidRDefault="001B55A6">
      <w:pPr>
        <w:pStyle w:val="CommentText"/>
        <w:rPr>
          <w:rStyle w:val="CommentReference"/>
        </w:rPr>
      </w:pPr>
    </w:p>
    <w:p w14:paraId="3F16EEF0" w14:textId="42560F24" w:rsidR="001B55A6" w:rsidRDefault="001B55A6">
      <w:pPr>
        <w:pStyle w:val="CommentText"/>
      </w:pPr>
      <w:r>
        <w:rPr>
          <w:rStyle w:val="CommentReference"/>
        </w:rPr>
        <w:t>Why these particular challenges? Partly because they are salient in the literature, partly because we will discuss solutions later in the paper</w:t>
      </w:r>
    </w:p>
  </w:comment>
  <w:comment w:id="87" w:author="David Jenkins" w:date="2020-07-21T11:49:00Z" w:initials="DJ">
    <w:p w14:paraId="72B87768" w14:textId="26CF86E7" w:rsidR="001B55A6" w:rsidRDefault="001B55A6">
      <w:pPr>
        <w:pStyle w:val="CommentText"/>
      </w:pPr>
      <w:r>
        <w:rPr>
          <w:rStyle w:val="CommentReference"/>
        </w:rPr>
        <w:annotationRef/>
      </w:r>
      <w:r>
        <w:t>Do we also want to include lack of (or less) regulations for new technologies compared to treatments?</w:t>
      </w:r>
    </w:p>
  </w:comment>
  <w:comment w:id="88" w:author="Ciarán McInerney" w:date="2020-07-30T13:11:00Z" w:initials="CM">
    <w:p w14:paraId="634D5D50" w14:textId="6C2D3904" w:rsidR="001B55A6" w:rsidRDefault="001B55A6">
      <w:pPr>
        <w:pStyle w:val="CommentText"/>
      </w:pPr>
      <w:r>
        <w:rPr>
          <w:rStyle w:val="CommentReference"/>
        </w:rPr>
        <w:annotationRef/>
      </w:r>
      <w:r>
        <w:t>Can you offer a citation and some wording?</w:t>
      </w:r>
    </w:p>
  </w:comment>
  <w:comment w:id="89" w:author="Ciarán McInerney" w:date="2020-07-30T12:57:00Z" w:initials="CM">
    <w:p w14:paraId="139376AB" w14:textId="0AAD3ADE" w:rsidR="001B55A6" w:rsidRDefault="001B55A6">
      <w:pPr>
        <w:pStyle w:val="CommentText"/>
      </w:pPr>
      <w:r>
        <w:rPr>
          <w:rStyle w:val="CommentReference"/>
        </w:rPr>
        <w:annotationRef/>
      </w:r>
      <w:r>
        <w:t>Ibrahim, did you add this? (I assume it was you only because the colour is yellow)</w:t>
      </w:r>
      <w:r>
        <w:br/>
      </w:r>
      <w:r>
        <w:br/>
        <w:t xml:space="preserve">I am reluctant to connect this statement in this sentence because it is not supported by the citation. </w:t>
      </w:r>
    </w:p>
    <w:p w14:paraId="32B8185D" w14:textId="36D27CDB" w:rsidR="001B55A6" w:rsidRDefault="001B55A6">
      <w:pPr>
        <w:pStyle w:val="CommentText"/>
      </w:pPr>
    </w:p>
    <w:p w14:paraId="440CA2B8" w14:textId="6940B864" w:rsidR="001B55A6" w:rsidRDefault="001B55A6">
      <w:pPr>
        <w:pStyle w:val="CommentText"/>
      </w:pPr>
      <w:r>
        <w:t>Can you offer a citation for your statement?</w:t>
      </w:r>
    </w:p>
  </w:comment>
  <w:comment w:id="98" w:author="Ibrahim Habli" w:date="2020-07-24T10:27:00Z" w:initials="IH">
    <w:p w14:paraId="4F36F6C4" w14:textId="77777777" w:rsidR="001B55A6" w:rsidRDefault="001B55A6" w:rsidP="00F27F17">
      <w:pPr>
        <w:pStyle w:val="CommentText"/>
      </w:pPr>
      <w:r>
        <w:rPr>
          <w:rStyle w:val="CommentReference"/>
        </w:rPr>
        <w:annotationRef/>
      </w:r>
      <w:r>
        <w:t>What’s wrong with current published studies? In what sense are they not rigorous?</w:t>
      </w:r>
    </w:p>
  </w:comment>
  <w:comment w:id="99" w:author="David Jenkins" w:date="2020-07-21T11:51:00Z" w:initials="DJ">
    <w:p w14:paraId="0AA5AB20" w14:textId="77777777" w:rsidR="001B55A6" w:rsidRDefault="001B55A6" w:rsidP="00F27F17">
      <w:pPr>
        <w:pStyle w:val="CommentText"/>
      </w:pPr>
      <w:r>
        <w:rPr>
          <w:rStyle w:val="CommentReference"/>
        </w:rPr>
        <w:annotationRef/>
      </w:r>
      <w:r>
        <w:t>So this is essentially our definition of safety informatics?</w:t>
      </w:r>
    </w:p>
    <w:p w14:paraId="10A2B003" w14:textId="77777777" w:rsidR="001B55A6" w:rsidRDefault="001B55A6" w:rsidP="00F27F17">
      <w:pPr>
        <w:pStyle w:val="CommentText"/>
        <w:rPr>
          <w:i/>
        </w:rPr>
      </w:pPr>
      <w:r>
        <w:t>“</w:t>
      </w:r>
      <w:proofErr w:type="gramStart"/>
      <w:r>
        <w:t>the</w:t>
      </w:r>
      <w:proofErr w:type="gramEnd"/>
      <w:r>
        <w:t xml:space="preserve"> use of informatics/digital technology to address t</w:t>
      </w:r>
      <w:r w:rsidRPr="008E3903">
        <w:rPr>
          <w:i/>
        </w:rPr>
        <w:t>he avoidance, prevention and amelioration of adverse outcomes or injuries stemming from the process of healthcare</w:t>
      </w:r>
      <w:r>
        <w:rPr>
          <w:i/>
        </w:rPr>
        <w:t>”.</w:t>
      </w:r>
    </w:p>
    <w:p w14:paraId="4C471E35" w14:textId="77777777" w:rsidR="001B55A6" w:rsidRPr="004B37F8" w:rsidRDefault="001B55A6" w:rsidP="00F27F17">
      <w:pPr>
        <w:pStyle w:val="CommentText"/>
      </w:pPr>
      <w:r w:rsidRPr="004B37F8">
        <w:t>J</w:t>
      </w:r>
      <w:r>
        <w:t>ust a suggestion but maybe move</w:t>
      </w:r>
      <w:r w:rsidRPr="004B37F8">
        <w:t xml:space="preserve"> the first sentence here to the end of the paragraph and then that will lead nicely onto the next paragraph discussing the three safety domains?</w:t>
      </w:r>
    </w:p>
  </w:comment>
  <w:comment w:id="100" w:author="Ciarán McInerney" w:date="2020-07-30T13:08:00Z" w:initials="CM">
    <w:p w14:paraId="5F5EBD28" w14:textId="77777777" w:rsidR="001B55A6" w:rsidRDefault="001B55A6" w:rsidP="00F27F17">
      <w:pPr>
        <w:pStyle w:val="CommentText"/>
      </w:pPr>
      <w:r>
        <w:rPr>
          <w:rStyle w:val="CommentReference"/>
        </w:rPr>
        <w:annotationRef/>
      </w:r>
      <w:r>
        <w:t>I don’t want to say that it is our definition, without consensus. The next section attempts to address a definition.</w:t>
      </w:r>
    </w:p>
  </w:comment>
  <w:comment w:id="103" w:author="Rebecca Randell" w:date="2020-07-17T10:39:00Z" w:initials="RR">
    <w:p w14:paraId="4F7F15E3" w14:textId="2218F37C" w:rsidR="001B55A6" w:rsidRDefault="001B55A6">
      <w:pPr>
        <w:pStyle w:val="CommentText"/>
      </w:pPr>
      <w:r>
        <w:rPr>
          <w:rStyle w:val="CommentReference"/>
        </w:rPr>
        <w:annotationRef/>
      </w:r>
      <w:r>
        <w:t>This subsection seems to hang here on its own – can it not be integrated into the text above?</w:t>
      </w:r>
    </w:p>
  </w:comment>
  <w:comment w:id="104" w:author="Ciarán McInerney" w:date="2020-07-30T13:12:00Z" w:initials="CM">
    <w:p w14:paraId="4AFBA560" w14:textId="72C7B43F" w:rsidR="001B55A6" w:rsidRDefault="001B55A6">
      <w:pPr>
        <w:pStyle w:val="CommentText"/>
      </w:pPr>
      <w:r>
        <w:rPr>
          <w:rStyle w:val="CommentReference"/>
        </w:rPr>
        <w:annotationRef/>
      </w:r>
      <w:r>
        <w:t>I have rearranged the previous paragraph to help stitch it with the final paragraph.</w:t>
      </w:r>
    </w:p>
    <w:p w14:paraId="725ACB32" w14:textId="47BADB98" w:rsidR="001B55A6" w:rsidRDefault="001B55A6">
      <w:pPr>
        <w:pStyle w:val="CommentText"/>
      </w:pPr>
      <w:r>
        <w:t>What do you think?</w:t>
      </w:r>
    </w:p>
  </w:comment>
  <w:comment w:id="105" w:author="Niels Peek" w:date="2020-07-25T10:24:00Z" w:initials="NP">
    <w:p w14:paraId="1AED342C" w14:textId="6DE49AD4" w:rsidR="001B55A6" w:rsidRDefault="001B55A6">
      <w:pPr>
        <w:pStyle w:val="CommentText"/>
      </w:pPr>
      <w:r>
        <w:rPr>
          <w:rStyle w:val="CommentReference"/>
        </w:rPr>
        <w:annotationRef/>
      </w:r>
      <w:r>
        <w:t>Agree it would be better to integrate this with the previous section.</w:t>
      </w:r>
    </w:p>
  </w:comment>
  <w:comment w:id="106" w:author="Ciarán McInerney" w:date="2020-07-30T13:13:00Z" w:initials="CM">
    <w:p w14:paraId="679C39D3" w14:textId="3F99125A" w:rsidR="001B55A6" w:rsidRDefault="001B55A6">
      <w:pPr>
        <w:pStyle w:val="CommentText"/>
      </w:pPr>
      <w:r>
        <w:rPr>
          <w:rStyle w:val="CommentReference"/>
        </w:rPr>
        <w:annotationRef/>
      </w:r>
      <w:r>
        <w:t>See response to Rebecca’s comment, above.</w:t>
      </w:r>
    </w:p>
  </w:comment>
  <w:comment w:id="117" w:author="Rebecca Randell" w:date="2020-07-17T10:40:00Z" w:initials="RR">
    <w:p w14:paraId="3241B13E" w14:textId="20A19FD8" w:rsidR="001B55A6" w:rsidRDefault="001B55A6">
      <w:pPr>
        <w:pStyle w:val="CommentText"/>
      </w:pPr>
      <w:r>
        <w:rPr>
          <w:rStyle w:val="CommentReference"/>
        </w:rPr>
        <w:annotationRef/>
      </w:r>
      <w:r>
        <w:t>Do we need this level of detail? I think an acknowledgement that this group exists would be enough</w:t>
      </w:r>
    </w:p>
  </w:comment>
  <w:comment w:id="118" w:author="Ciarán McInerney" w:date="2020-07-30T13:17:00Z" w:initials="CM">
    <w:p w14:paraId="594D5DF9" w14:textId="15B4E3C7" w:rsidR="001B55A6" w:rsidRDefault="001B55A6">
      <w:pPr>
        <w:pStyle w:val="CommentText"/>
      </w:pPr>
      <w:r>
        <w:rPr>
          <w:rStyle w:val="CommentReference"/>
        </w:rPr>
        <w:annotationRef/>
      </w:r>
      <w:r>
        <w:t>The intention was to lead into providing a definition of Safety Informatics. Hopefully, the new wording isn’t so clunky.</w:t>
      </w:r>
    </w:p>
    <w:p w14:paraId="57930097" w14:textId="4D760B87" w:rsidR="001B55A6" w:rsidRDefault="001B55A6">
      <w:pPr>
        <w:pStyle w:val="CommentText"/>
      </w:pPr>
    </w:p>
    <w:p w14:paraId="44A52437" w14:textId="648FEC8D" w:rsidR="001B55A6" w:rsidRDefault="001B55A6">
      <w:pPr>
        <w:pStyle w:val="CommentText"/>
      </w:pPr>
      <w:r>
        <w:t>What do you think?</w:t>
      </w:r>
    </w:p>
  </w:comment>
  <w:comment w:id="139" w:author="Owen" w:date="2020-06-10T15:02:00Z" w:initials="OAJ">
    <w:p w14:paraId="024298BF" w14:textId="0BAFD9F8" w:rsidR="001B55A6" w:rsidRDefault="001B55A6">
      <w:pPr>
        <w:pStyle w:val="CommentText"/>
      </w:pPr>
      <w:r>
        <w:t xml:space="preserve">Expand </w:t>
      </w:r>
      <w:r>
        <w:rPr>
          <w:rStyle w:val="CommentReference"/>
        </w:rPr>
        <w:annotationRef/>
      </w:r>
      <w:r>
        <w:t>to describe recruitment process (purposive) and attendees</w:t>
      </w:r>
    </w:p>
  </w:comment>
  <w:comment w:id="140" w:author="Ciarán McInerney" w:date="2020-06-11T16:50:00Z" w:initials="CM">
    <w:p w14:paraId="138061F4" w14:textId="77777777" w:rsidR="001B55A6" w:rsidRDefault="001B55A6">
      <w:pPr>
        <w:pStyle w:val="CommentText"/>
      </w:pPr>
      <w:r>
        <w:rPr>
          <w:rStyle w:val="CommentReference"/>
        </w:rPr>
        <w:annotationRef/>
      </w:r>
      <w:r>
        <w:t>Early draft wording was:</w:t>
      </w:r>
    </w:p>
    <w:p w14:paraId="3FB92B64" w14:textId="43DC9D89" w:rsidR="001B55A6" w:rsidRDefault="001B55A6">
      <w:pPr>
        <w:pStyle w:val="CommentText"/>
      </w:pPr>
      <w:r>
        <w:t>“A workshop of &lt;</w:t>
      </w:r>
      <w:r>
        <w:rPr>
          <w:i/>
        </w:rPr>
        <w:t>final count of collaborators</w:t>
      </w:r>
      <w:r>
        <w:t>&gt; collaborators was convened who represent those who develop, evaluate and use health information technologies and their data for both research and practical purposes. Collaborators included &lt;</w:t>
      </w:r>
      <w:r>
        <w:rPr>
          <w:i/>
        </w:rPr>
        <w:t>list of roles represented by collaborators</w:t>
      </w:r>
      <w:r>
        <w:t>&gt;.”</w:t>
      </w:r>
    </w:p>
    <w:p w14:paraId="01945DE0" w14:textId="33E20A55" w:rsidR="001B55A6" w:rsidRDefault="001B55A6">
      <w:pPr>
        <w:pStyle w:val="CommentText"/>
      </w:pPr>
    </w:p>
    <w:p w14:paraId="01B31BF3" w14:textId="4B11742D" w:rsidR="001B55A6" w:rsidRDefault="001B55A6">
      <w:pPr>
        <w:pStyle w:val="CommentText"/>
      </w:pPr>
      <w:r>
        <w:t>…but I don’t know how to phrase this succinctly. Any suggestions?</w:t>
      </w:r>
    </w:p>
  </w:comment>
  <w:comment w:id="141" w:author="Niels Peek" w:date="2020-07-25T10:02:00Z" w:initials="NP">
    <w:p w14:paraId="4EFE0671" w14:textId="72B0EE2C" w:rsidR="001B55A6" w:rsidRDefault="001B55A6">
      <w:pPr>
        <w:pStyle w:val="CommentText"/>
      </w:pPr>
      <w:r>
        <w:rPr>
          <w:rStyle w:val="CommentReference"/>
        </w:rPr>
        <w:annotationRef/>
      </w:r>
      <w:r>
        <w:t>Would suggest “health informatics researchers” instead.</w:t>
      </w:r>
    </w:p>
  </w:comment>
  <w:comment w:id="142" w:author="Ciarán McInerney" w:date="2020-07-31T09:57:00Z" w:initials="CM">
    <w:p w14:paraId="5FBB2B51" w14:textId="1849CC6E" w:rsidR="001B55A6" w:rsidRDefault="001B55A6">
      <w:pPr>
        <w:pStyle w:val="CommentText"/>
      </w:pPr>
      <w:r>
        <w:rPr>
          <w:rStyle w:val="CommentReference"/>
        </w:rPr>
        <w:annotationRef/>
      </w:r>
      <w:r>
        <w:t>OK. Wording changed</w:t>
      </w:r>
    </w:p>
  </w:comment>
  <w:comment w:id="138" w:author="David Jenkins" w:date="2020-07-21T13:39:00Z" w:initials="DJ">
    <w:p w14:paraId="15D418FA" w14:textId="4A3B954C" w:rsidR="001B55A6" w:rsidRDefault="001B55A6">
      <w:pPr>
        <w:pStyle w:val="CommentText"/>
      </w:pPr>
      <w:r>
        <w:rPr>
          <w:rStyle w:val="CommentReference"/>
        </w:rPr>
        <w:annotationRef/>
      </w:r>
      <w:r>
        <w:t>Are we all from PSTRC’s? PSTRC is mentioned earlier so might be worth mentioning if we are all part of safety centres.</w:t>
      </w:r>
    </w:p>
  </w:comment>
  <w:comment w:id="145" w:author="Rebecca Randell" w:date="2020-07-17T10:44:00Z" w:initials="RR">
    <w:p w14:paraId="733BED56" w14:textId="3A7644D1" w:rsidR="001B55A6" w:rsidRDefault="001B55A6">
      <w:pPr>
        <w:pStyle w:val="CommentText"/>
      </w:pPr>
      <w:r>
        <w:rPr>
          <w:rStyle w:val="CommentReference"/>
        </w:rPr>
        <w:annotationRef/>
      </w:r>
      <w:r>
        <w:t>Here and below we seem to be using HIT and HIS interchangeably?</w:t>
      </w:r>
    </w:p>
  </w:comment>
  <w:comment w:id="146" w:author="Ciarán McInerney" w:date="2020-07-31T09:58:00Z" w:initials="CM">
    <w:p w14:paraId="502505C1" w14:textId="074557C4" w:rsidR="001B55A6" w:rsidRDefault="001B55A6">
      <w:pPr>
        <w:pStyle w:val="CommentText"/>
        <w:rPr>
          <w:rStyle w:val="CommentReference"/>
        </w:rPr>
      </w:pPr>
      <w:r>
        <w:rPr>
          <w:rStyle w:val="CommentReference"/>
        </w:rPr>
        <w:annotationRef/>
      </w:r>
      <w:r>
        <w:rPr>
          <w:rStyle w:val="CommentReference"/>
        </w:rPr>
        <w:t xml:space="preserve">That was not the intention but if it is not clear then we need new wording. </w:t>
      </w:r>
    </w:p>
    <w:p w14:paraId="46341952" w14:textId="77777777" w:rsidR="001B55A6" w:rsidRDefault="001B55A6">
      <w:pPr>
        <w:pStyle w:val="CommentText"/>
        <w:rPr>
          <w:rStyle w:val="CommentReference"/>
        </w:rPr>
      </w:pPr>
    </w:p>
    <w:p w14:paraId="2152CFB1" w14:textId="02B57311" w:rsidR="001B55A6" w:rsidRDefault="001B55A6">
      <w:pPr>
        <w:pStyle w:val="CommentText"/>
        <w:rPr>
          <w:rStyle w:val="CommentReference"/>
        </w:rPr>
      </w:pPr>
      <w:r>
        <w:rPr>
          <w:rStyle w:val="CommentReference"/>
        </w:rPr>
        <w:t>In this sentence I very much mean to say that I reviewed HISs and collated a list of HITs that were used in them.</w:t>
      </w:r>
    </w:p>
    <w:p w14:paraId="060BF7BF" w14:textId="1C6098D6" w:rsidR="001B55A6" w:rsidRDefault="001B55A6">
      <w:pPr>
        <w:pStyle w:val="CommentText"/>
        <w:rPr>
          <w:rStyle w:val="CommentReference"/>
        </w:rPr>
      </w:pPr>
    </w:p>
    <w:p w14:paraId="40D40EE7" w14:textId="329E4711" w:rsidR="001B55A6" w:rsidRDefault="001B55A6">
      <w:pPr>
        <w:pStyle w:val="CommentText"/>
      </w:pPr>
      <w:r>
        <w:rPr>
          <w:rStyle w:val="CommentReference"/>
        </w:rPr>
        <w:t>Any suggestions on rewording?</w:t>
      </w:r>
    </w:p>
  </w:comment>
  <w:comment w:id="149" w:author="Ibrahim Habli" w:date="2020-07-24T10:37:00Z" w:initials="IH">
    <w:p w14:paraId="4FB6103C" w14:textId="6CA5C431" w:rsidR="001B55A6" w:rsidRDefault="001B55A6">
      <w:pPr>
        <w:pStyle w:val="CommentText"/>
      </w:pPr>
      <w:r>
        <w:rPr>
          <w:rStyle w:val="CommentReference"/>
        </w:rPr>
        <w:annotationRef/>
      </w:r>
      <w:r>
        <w:t xml:space="preserve">In what sense? </w:t>
      </w:r>
    </w:p>
  </w:comment>
  <w:comment w:id="150" w:author="Ciarán McInerney" w:date="2020-07-31T10:00:00Z" w:initials="CM">
    <w:p w14:paraId="51934BAD" w14:textId="782512AE" w:rsidR="001B55A6" w:rsidRDefault="001B55A6">
      <w:pPr>
        <w:pStyle w:val="CommentText"/>
      </w:pPr>
      <w:r>
        <w:rPr>
          <w:rStyle w:val="CommentReference"/>
        </w:rPr>
        <w:annotationRef/>
      </w:r>
      <w:r>
        <w:t>I intended to imply that HISs are complex adaptive systems. This adjective is not vital so I have removed it.</w:t>
      </w:r>
    </w:p>
  </w:comment>
  <w:comment w:id="147" w:author="Rebecca Randell" w:date="2020-07-17T10:46:00Z" w:initials="RR">
    <w:p w14:paraId="6ABFE280" w14:textId="461973EF" w:rsidR="001B55A6" w:rsidRDefault="001B55A6">
      <w:pPr>
        <w:pStyle w:val="CommentText"/>
      </w:pPr>
      <w:r>
        <w:rPr>
          <w:rStyle w:val="CommentReference"/>
        </w:rPr>
        <w:annotationRef/>
      </w:r>
      <w:r>
        <w:t>If here what you’re talking about is what happens when you bring the HITs in 1) together, I would say that, e.g.: ‘describe the challenges posed when these HITs are brought together within HISs’</w:t>
      </w:r>
    </w:p>
  </w:comment>
  <w:comment w:id="148" w:author="Ciarán McInerney" w:date="2020-08-04T10:36:00Z" w:initials="CM">
    <w:p w14:paraId="5FF2A68A" w14:textId="13C07845" w:rsidR="00855CDE" w:rsidRDefault="00855CDE">
      <w:pPr>
        <w:pStyle w:val="CommentText"/>
      </w:pPr>
      <w:r>
        <w:rPr>
          <w:rStyle w:val="CommentReference"/>
        </w:rPr>
        <w:annotationRef/>
      </w:r>
      <w:r>
        <w:t>Good suggestion. Thanks.</w:t>
      </w:r>
    </w:p>
  </w:comment>
  <w:comment w:id="152" w:author="Richard Williams" w:date="2020-07-21T09:51:00Z" w:initials="RW">
    <w:p w14:paraId="31D4D312" w14:textId="6A8213E1" w:rsidR="001B55A6" w:rsidRDefault="001B55A6">
      <w:pPr>
        <w:pStyle w:val="CommentText"/>
      </w:pPr>
      <w:r>
        <w:rPr>
          <w:rStyle w:val="CommentReference"/>
        </w:rPr>
        <w:annotationRef/>
      </w:r>
      <w:r>
        <w:t>I’d be interested to know the thinking behind this third one. If my GP started using a fax machine for the first time I think most people would consider that a stretch to call it “emerging technology”</w:t>
      </w:r>
    </w:p>
  </w:comment>
  <w:comment w:id="153" w:author="Ciarán McInerney" w:date="2020-07-31T10:01:00Z" w:initials="CM">
    <w:p w14:paraId="1E0439F8" w14:textId="3051B810" w:rsidR="001B55A6" w:rsidRDefault="001B55A6">
      <w:pPr>
        <w:pStyle w:val="CommentText"/>
      </w:pPr>
      <w:r>
        <w:rPr>
          <w:rStyle w:val="CommentReference"/>
        </w:rPr>
        <w:annotationRef/>
      </w:r>
      <w:r>
        <w:t xml:space="preserve">I see your point. </w:t>
      </w:r>
    </w:p>
    <w:p w14:paraId="4A0F04D8" w14:textId="3DC4EE0E" w:rsidR="001B55A6" w:rsidRDefault="001B55A6">
      <w:pPr>
        <w:pStyle w:val="CommentText"/>
      </w:pPr>
      <w:r>
        <w:t>What Owen and I were trying to convey probably is more about emerging systems, wherein a GP with a fax machine would be novel component and interaction with emergent consequences.</w:t>
      </w:r>
    </w:p>
    <w:p w14:paraId="0C251479" w14:textId="3277C5EE" w:rsidR="001B55A6" w:rsidRDefault="001B55A6">
      <w:pPr>
        <w:pStyle w:val="CommentText"/>
      </w:pPr>
    </w:p>
    <w:p w14:paraId="37F0F6E1" w14:textId="44314AB4" w:rsidR="001B55A6" w:rsidRDefault="001B55A6">
      <w:pPr>
        <w:pStyle w:val="CommentText"/>
      </w:pPr>
      <w:r>
        <w:t>Anyone have any thoughts on how suitable this statement is or potential rewordings?</w:t>
      </w:r>
    </w:p>
  </w:comment>
  <w:comment w:id="154" w:author="Ciarán McInerney" w:date="2020-05-27T15:19:00Z" w:initials="CM">
    <w:p w14:paraId="768450E0" w14:textId="77777777" w:rsidR="001B55A6" w:rsidRDefault="001B55A6" w:rsidP="00906431">
      <w:pPr>
        <w:pStyle w:val="CommentText"/>
      </w:pPr>
      <w:r>
        <w:rPr>
          <w:rStyle w:val="CommentReference"/>
        </w:rPr>
        <w:annotationRef/>
      </w:r>
      <w:r>
        <w:rPr>
          <w:rStyle w:val="CommentReference"/>
        </w:rPr>
        <w:t>Not essential but a nice-to-have for the reader.</w:t>
      </w:r>
    </w:p>
  </w:comment>
  <w:comment w:id="155" w:author="Owen" w:date="2020-06-10T15:03:00Z" w:initials="OAJ">
    <w:p w14:paraId="703288C0" w14:textId="29A14636" w:rsidR="001B55A6" w:rsidRDefault="001B55A6">
      <w:pPr>
        <w:pStyle w:val="CommentText"/>
      </w:pPr>
      <w:r>
        <w:rPr>
          <w:rStyle w:val="CommentReference"/>
        </w:rPr>
        <w:annotationRef/>
      </w:r>
      <w:r>
        <w:t xml:space="preserve">Merge this with Section 2 where it is describing the method and then Section 3 can present Results. </w:t>
      </w:r>
    </w:p>
  </w:comment>
  <w:comment w:id="156" w:author="Ciarán McInerney" w:date="2020-06-11T11:14:00Z" w:initials="CM">
    <w:p w14:paraId="3FC65F19" w14:textId="7F6E2150" w:rsidR="001B55A6" w:rsidRDefault="001B55A6">
      <w:pPr>
        <w:pStyle w:val="CommentText"/>
      </w:pPr>
      <w:r>
        <w:rPr>
          <w:rStyle w:val="CommentReference"/>
        </w:rPr>
        <w:annotationRef/>
      </w:r>
      <w:r>
        <w:t xml:space="preserve">I’ve put the section “Characteristics of new and emerging HIT” into the previous section but not the rest because the “Challenges posed…” and the “Patient safety implications…” </w:t>
      </w:r>
      <w:r>
        <w:rPr>
          <w:i/>
          <w:u w:val="single"/>
        </w:rPr>
        <w:t>are</w:t>
      </w:r>
      <w:r>
        <w:t xml:space="preserve"> the results.</w:t>
      </w:r>
    </w:p>
    <w:p w14:paraId="3F00ECC7" w14:textId="531CB606" w:rsidR="001B55A6" w:rsidRPr="00906431" w:rsidRDefault="001B55A6">
      <w:pPr>
        <w:pStyle w:val="CommentText"/>
      </w:pPr>
      <w:r>
        <w:t>I also think “Workshop synthesis” is more informative than “Results”.</w:t>
      </w:r>
    </w:p>
  </w:comment>
  <w:comment w:id="157" w:author="Rebecca Randell" w:date="2020-07-17T10:49:00Z" w:initials="RR">
    <w:p w14:paraId="3076FBFF" w14:textId="4886D785" w:rsidR="001B55A6" w:rsidRDefault="001B55A6">
      <w:pPr>
        <w:pStyle w:val="CommentText"/>
      </w:pPr>
      <w:r>
        <w:rPr>
          <w:rStyle w:val="CommentReference"/>
        </w:rPr>
        <w:annotationRef/>
      </w:r>
      <w:r>
        <w:t>But I agree with Owen in the sense that the heading ‘Workshop synthesis’ sounds like a description of a method</w:t>
      </w:r>
    </w:p>
  </w:comment>
  <w:comment w:id="158" w:author="Ciarán McInerney" w:date="2020-07-31T10:06:00Z" w:initials="CM">
    <w:p w14:paraId="6F3856FD" w14:textId="1B2784D6" w:rsidR="001B55A6" w:rsidRDefault="001B55A6">
      <w:pPr>
        <w:pStyle w:val="CommentText"/>
      </w:pPr>
      <w:r>
        <w:rPr>
          <w:rStyle w:val="CommentReference"/>
        </w:rPr>
        <w:annotationRef/>
      </w:r>
      <w:r>
        <w:t>Roger that. Apologies for the poor choice of wording.</w:t>
      </w:r>
    </w:p>
    <w:p w14:paraId="561FCB33" w14:textId="2E32CA5C" w:rsidR="001B55A6" w:rsidRDefault="001B55A6">
      <w:pPr>
        <w:pStyle w:val="CommentText"/>
      </w:pPr>
    </w:p>
    <w:p w14:paraId="6D89F5F9" w14:textId="34B93FAE" w:rsidR="001B55A6" w:rsidRDefault="001B55A6">
      <w:pPr>
        <w:pStyle w:val="CommentText"/>
      </w:pPr>
      <w:r>
        <w:t>I have changed the title to “Results” because the content is not methodological.</w:t>
      </w:r>
    </w:p>
  </w:comment>
  <w:comment w:id="159" w:author="Niels Peek" w:date="2020-07-25T10:22:00Z" w:initials="NP">
    <w:p w14:paraId="5F048BDB" w14:textId="5F56143C" w:rsidR="001B55A6" w:rsidRDefault="001B55A6">
      <w:pPr>
        <w:pStyle w:val="CommentText"/>
      </w:pPr>
      <w:r>
        <w:rPr>
          <w:rStyle w:val="CommentReference"/>
        </w:rPr>
        <w:annotationRef/>
      </w:r>
      <w:r>
        <w:t>I am not too comfortable with this section. It is unclear where these challenges come from. How were they selected? How do we know that there are only six? Furthermore, the challenges are formulated as quite bold statements, and I think that often there is no evidence them.</w:t>
      </w:r>
    </w:p>
  </w:comment>
  <w:comment w:id="160" w:author="Ciarán McInerney" w:date="2020-07-31T10:07:00Z" w:initials="CM">
    <w:p w14:paraId="29F4338C" w14:textId="77777777" w:rsidR="001B55A6" w:rsidRDefault="001B55A6">
      <w:pPr>
        <w:pStyle w:val="CommentText"/>
      </w:pPr>
      <w:r>
        <w:t>Yes, I can see now that a reader will think this.</w:t>
      </w:r>
    </w:p>
    <w:p w14:paraId="1B8F8999" w14:textId="31948662" w:rsidR="001B55A6" w:rsidRDefault="001B55A6">
      <w:pPr>
        <w:pStyle w:val="CommentText"/>
      </w:pPr>
      <w:r>
        <w:rPr>
          <w:rStyle w:val="CommentReference"/>
        </w:rPr>
        <w:annotationRef/>
      </w:r>
      <w:r>
        <w:t>These challenges were those proposed by us all during the workshop. There aren’t any associated citations because they represent the workshop output rather than a literature review.</w:t>
      </w:r>
    </w:p>
    <w:p w14:paraId="3096DBC1" w14:textId="4F57C1A0" w:rsidR="001B55A6" w:rsidRDefault="001B55A6">
      <w:pPr>
        <w:pStyle w:val="CommentText"/>
      </w:pPr>
    </w:p>
    <w:p w14:paraId="74ABFF6C" w14:textId="4DE2A9A2" w:rsidR="001B55A6" w:rsidRDefault="001B55A6">
      <w:pPr>
        <w:pStyle w:val="CommentText"/>
      </w:pPr>
      <w:r>
        <w:t>Shall we take these workshop outputs and cross-reference them with the literature?</w:t>
      </w:r>
    </w:p>
    <w:p w14:paraId="0B92931B" w14:textId="4778F751" w:rsidR="001B55A6" w:rsidRDefault="001B55A6">
      <w:pPr>
        <w:pStyle w:val="CommentText"/>
      </w:pPr>
      <w:r>
        <w:t xml:space="preserve">I’m concerned that readers will say </w:t>
      </w:r>
      <w:r w:rsidRPr="00D256B8">
        <w:rPr>
          <w:i/>
        </w:rPr>
        <w:t xml:space="preserve">What novelty are </w:t>
      </w:r>
      <w:r>
        <w:rPr>
          <w:i/>
        </w:rPr>
        <w:t xml:space="preserve">they </w:t>
      </w:r>
      <w:r w:rsidRPr="00D256B8">
        <w:rPr>
          <w:i/>
        </w:rPr>
        <w:t xml:space="preserve">providing if everything </w:t>
      </w:r>
      <w:r>
        <w:rPr>
          <w:i/>
        </w:rPr>
        <w:t>they</w:t>
      </w:r>
      <w:r w:rsidRPr="00D256B8">
        <w:rPr>
          <w:i/>
        </w:rPr>
        <w:t xml:space="preserve"> say has already been said?</w:t>
      </w:r>
    </w:p>
  </w:comment>
  <w:comment w:id="163" w:author="Ciarán McInerney" w:date="2020-05-20T15:34:00Z" w:initials="CM">
    <w:p w14:paraId="44A30EB1" w14:textId="3EC523A4" w:rsidR="001B55A6" w:rsidRDefault="001B55A6">
      <w:pPr>
        <w:pStyle w:val="CommentText"/>
      </w:pPr>
      <w:r>
        <w:rPr>
          <w:rStyle w:val="CommentReference"/>
        </w:rPr>
        <w:annotationRef/>
      </w:r>
      <w:r>
        <w:t>This entire section could go in a table.</w:t>
      </w:r>
    </w:p>
  </w:comment>
  <w:comment w:id="164" w:author="Rebecca Randell" w:date="2020-07-17T11:07:00Z" w:initials="RR">
    <w:p w14:paraId="34EC4086" w14:textId="77777777" w:rsidR="001B55A6" w:rsidRDefault="001B55A6">
      <w:pPr>
        <w:pStyle w:val="CommentText"/>
      </w:pPr>
      <w:r>
        <w:rPr>
          <w:rStyle w:val="CommentReference"/>
        </w:rPr>
        <w:annotationRef/>
      </w:r>
      <w:r>
        <w:t>Rather than listing the patient safety implications below, I would integrate into this text, which is what you’re starting to do already</w:t>
      </w:r>
    </w:p>
    <w:p w14:paraId="0EF35AFB" w14:textId="77777777" w:rsidR="001B55A6" w:rsidRDefault="001B55A6">
      <w:pPr>
        <w:pStyle w:val="CommentText"/>
      </w:pPr>
    </w:p>
    <w:p w14:paraId="10066023" w14:textId="77777777" w:rsidR="001B55A6" w:rsidRDefault="001B55A6">
      <w:pPr>
        <w:pStyle w:val="CommentText"/>
      </w:pPr>
      <w:r>
        <w:t>I think this section needs to be reorganised to reflect the linkages between the different challenges. At a more abstract level, I think there are three key challenges:</w:t>
      </w:r>
    </w:p>
    <w:p w14:paraId="07D60BE7" w14:textId="77777777" w:rsidR="001B55A6" w:rsidRDefault="001B55A6">
      <w:pPr>
        <w:pStyle w:val="CommentText"/>
      </w:pPr>
    </w:p>
    <w:p w14:paraId="4C62EC3C" w14:textId="77777777" w:rsidR="001B55A6" w:rsidRDefault="001B55A6" w:rsidP="00E956B3">
      <w:pPr>
        <w:pStyle w:val="CommentText"/>
        <w:numPr>
          <w:ilvl w:val="0"/>
          <w:numId w:val="9"/>
        </w:numPr>
      </w:pPr>
      <w:r>
        <w:t>An environment where there is rapid innovation, often leveraging existing hardware and adding to or creating HISs</w:t>
      </w:r>
    </w:p>
    <w:p w14:paraId="72B19724" w14:textId="77777777" w:rsidR="001B55A6" w:rsidRDefault="001B55A6" w:rsidP="00E956B3">
      <w:pPr>
        <w:pStyle w:val="CommentText"/>
        <w:numPr>
          <w:ilvl w:val="0"/>
          <w:numId w:val="9"/>
        </w:numPr>
      </w:pPr>
      <w:r>
        <w:t>An increasing amount of data being collected, but less consideration of how to integrate, interpret, and present that to both healthcare professionals and patients</w:t>
      </w:r>
    </w:p>
    <w:p w14:paraId="55881C64" w14:textId="77777777" w:rsidR="001B55A6" w:rsidRDefault="001B55A6" w:rsidP="00E956B3">
      <w:pPr>
        <w:pStyle w:val="CommentText"/>
        <w:numPr>
          <w:ilvl w:val="0"/>
          <w:numId w:val="9"/>
        </w:numPr>
      </w:pPr>
      <w:r>
        <w:t>HITs leading to changes in how patients interact with the healthcare system</w:t>
      </w:r>
    </w:p>
    <w:p w14:paraId="1DC8E571" w14:textId="77777777" w:rsidR="001B55A6" w:rsidRDefault="001B55A6" w:rsidP="00543400">
      <w:pPr>
        <w:pStyle w:val="CommentText"/>
      </w:pPr>
    </w:p>
    <w:p w14:paraId="51785D5F" w14:textId="0E145EF8" w:rsidR="001B55A6" w:rsidRDefault="001B55A6" w:rsidP="00543400">
      <w:pPr>
        <w:pStyle w:val="CommentText"/>
      </w:pPr>
      <w:r>
        <w:t>Most of the frameworks below seem to link to 1, with the final framework also linking to 2</w:t>
      </w:r>
    </w:p>
  </w:comment>
  <w:comment w:id="165" w:author="Ciarán McInerney" w:date="2020-08-04T10:47:00Z" w:initials="CM">
    <w:p w14:paraId="41235B52" w14:textId="10C2DF64" w:rsidR="001916CA" w:rsidRDefault="001916CA">
      <w:pPr>
        <w:pStyle w:val="CommentText"/>
      </w:pPr>
      <w:r>
        <w:rPr>
          <w:rStyle w:val="CommentReference"/>
        </w:rPr>
        <w:annotationRef/>
      </w:r>
      <w:r>
        <w:t>I understand.</w:t>
      </w:r>
    </w:p>
    <w:p w14:paraId="1F00AE76" w14:textId="45617DF0" w:rsidR="001916CA" w:rsidRDefault="001916CA">
      <w:pPr>
        <w:pStyle w:val="CommentText"/>
      </w:pPr>
    </w:p>
    <w:p w14:paraId="48293F59" w14:textId="0618B374" w:rsidR="001916CA" w:rsidRDefault="001916CA">
      <w:pPr>
        <w:pStyle w:val="CommentText"/>
      </w:pPr>
      <w:r>
        <w:t>We should ask what the others think.</w:t>
      </w:r>
    </w:p>
  </w:comment>
  <w:comment w:id="166" w:author="Ibrahim Habli" w:date="2020-07-24T10:46:00Z" w:initials="IH">
    <w:p w14:paraId="7E229A57" w14:textId="4344F522" w:rsidR="001B55A6" w:rsidRDefault="001B55A6">
      <w:pPr>
        <w:pStyle w:val="CommentText"/>
      </w:pPr>
      <w:r>
        <w:rPr>
          <w:rStyle w:val="CommentReference"/>
        </w:rPr>
        <w:annotationRef/>
      </w:r>
      <w:r>
        <w:t>To demonstrate the implication for patient safety, I suggest either providing a concrete example of how patient harm can credibly result from these challenges or link each challenge to an established theory/model in safety science or patient safety, e.g. WAS vs WAI for 5</w:t>
      </w:r>
      <w:r w:rsidRPr="009C1155">
        <w:rPr>
          <w:vertAlign w:val="superscript"/>
        </w:rPr>
        <w:t>th</w:t>
      </w:r>
      <w:r>
        <w:t xml:space="preserve"> challenge.</w:t>
      </w:r>
    </w:p>
  </w:comment>
  <w:comment w:id="167" w:author="Ciarán McInerney" w:date="2020-07-31T10:12:00Z" w:initials="CM">
    <w:p w14:paraId="7B0DFB4D" w14:textId="5BD8BBDB" w:rsidR="001B55A6" w:rsidRDefault="001B55A6">
      <w:pPr>
        <w:pStyle w:val="CommentText"/>
      </w:pPr>
      <w:r>
        <w:rPr>
          <w:rStyle w:val="CommentReference"/>
        </w:rPr>
        <w:annotationRef/>
      </w:r>
      <w:r>
        <w:t>That would be good but I don’t think we have the space in this article. If it is a sufficiently important thing to include, then we need to review and prioritise what the content of the article should be.</w:t>
      </w:r>
    </w:p>
    <w:p w14:paraId="24AB9C6C" w14:textId="542F2CFE" w:rsidR="001B55A6" w:rsidRDefault="001B55A6">
      <w:pPr>
        <w:pStyle w:val="CommentText"/>
      </w:pPr>
      <w:r>
        <w:t>Something for a group meeting?</w:t>
      </w:r>
    </w:p>
  </w:comment>
  <w:comment w:id="172" w:author="Rebecca Randell" w:date="2020-07-17T11:18:00Z" w:initials="RR">
    <w:p w14:paraId="6F71DE2D" w14:textId="31D5C764" w:rsidR="001B55A6" w:rsidRDefault="001B55A6">
      <w:pPr>
        <w:pStyle w:val="CommentText"/>
      </w:pPr>
      <w:r>
        <w:rPr>
          <w:rStyle w:val="CommentReference"/>
        </w:rPr>
        <w:annotationRef/>
      </w:r>
      <w:r>
        <w:t>Is this not part of, or at least linked with, challenge 1?</w:t>
      </w:r>
    </w:p>
  </w:comment>
  <w:comment w:id="173" w:author="Ciarán McInerney" w:date="2020-07-31T10:14:00Z" w:initials="CM">
    <w:p w14:paraId="1956F4C0" w14:textId="78008249" w:rsidR="001B55A6" w:rsidRDefault="001B55A6">
      <w:pPr>
        <w:pStyle w:val="CommentText"/>
      </w:pPr>
      <w:r>
        <w:rPr>
          <w:rStyle w:val="CommentReference"/>
        </w:rPr>
        <w:annotationRef/>
      </w:r>
      <w:r>
        <w:t>Can you help me to understand what you see?</w:t>
      </w:r>
      <w:r>
        <w:br/>
      </w:r>
      <w:r>
        <w:br/>
        <w:t>I’m afraid I don’t see the overlap, other than the obvious link that they are both challenges posed by new and emerging HIT, and that the new and emerging HITs are often software.</w:t>
      </w:r>
    </w:p>
    <w:p w14:paraId="0E8EBF24" w14:textId="7912525B" w:rsidR="001B55A6" w:rsidRDefault="001B55A6">
      <w:pPr>
        <w:pStyle w:val="CommentText"/>
      </w:pPr>
      <w:r>
        <w:t>I can see an argument that says the foundational issue is software and the other challenges arise from that; Is that what you’re getting at?</w:t>
      </w:r>
    </w:p>
  </w:comment>
  <w:comment w:id="174" w:author="Niels Peek" w:date="2020-07-25T10:21:00Z" w:initials="NP">
    <w:p w14:paraId="7AB2815B" w14:textId="5CE8835E" w:rsidR="001B55A6" w:rsidRDefault="001B55A6">
      <w:pPr>
        <w:pStyle w:val="CommentText"/>
      </w:pPr>
      <w:r>
        <w:rPr>
          <w:rStyle w:val="CommentReference"/>
        </w:rPr>
        <w:annotationRef/>
      </w:r>
      <w:r>
        <w:t>A very bold statement. Where is the evidence?</w:t>
      </w:r>
    </w:p>
  </w:comment>
  <w:comment w:id="175" w:author="Ciarán McInerney" w:date="2020-07-31T10:15:00Z" w:initials="CM">
    <w:p w14:paraId="2038E72C" w14:textId="69EFB930" w:rsidR="001B55A6" w:rsidRDefault="001B55A6">
      <w:pPr>
        <w:pStyle w:val="CommentText"/>
      </w:pPr>
      <w:r>
        <w:rPr>
          <w:rStyle w:val="CommentReference"/>
        </w:rPr>
        <w:annotationRef/>
      </w:r>
      <w:r>
        <w:t>Yes, it is. Hopefully, Owen’s and my paper will get published first and we can cite it.</w:t>
      </w:r>
    </w:p>
    <w:p w14:paraId="7F18AE33" w14:textId="6B987E82" w:rsidR="001B55A6" w:rsidRDefault="001B55A6">
      <w:pPr>
        <w:pStyle w:val="CommentText"/>
      </w:pPr>
    </w:p>
    <w:p w14:paraId="543A3A76" w14:textId="3C5493C4" w:rsidR="001B55A6" w:rsidRDefault="001B55A6">
      <w:pPr>
        <w:pStyle w:val="CommentText"/>
      </w:pPr>
      <w:r>
        <w:t>If not, I will review the bibliography for the paper to find the most-supportive citation.</w:t>
      </w:r>
    </w:p>
  </w:comment>
  <w:comment w:id="176" w:author="Rebecca Randell" w:date="2020-07-17T11:20:00Z" w:initials="RR">
    <w:p w14:paraId="714F2536" w14:textId="7BFA1537" w:rsidR="001B55A6" w:rsidRDefault="001B55A6">
      <w:pPr>
        <w:pStyle w:val="CommentText"/>
      </w:pPr>
      <w:r>
        <w:rPr>
          <w:rStyle w:val="CommentReference"/>
        </w:rPr>
        <w:annotationRef/>
      </w:r>
      <w:r>
        <w:t>This also seems to be linked with challenge 1</w:t>
      </w:r>
    </w:p>
  </w:comment>
  <w:comment w:id="177" w:author="Ciarán McInerney" w:date="2020-07-31T10:19:00Z" w:initials="CM">
    <w:p w14:paraId="4FBA7A62" w14:textId="254AA0D5" w:rsidR="001B55A6" w:rsidRDefault="001B55A6">
      <w:pPr>
        <w:pStyle w:val="CommentText"/>
      </w:pPr>
      <w:r>
        <w:rPr>
          <w:rStyle w:val="CommentReference"/>
        </w:rPr>
        <w:annotationRef/>
      </w:r>
      <w:r>
        <w:t>Please, see my response to your earlier comment.</w:t>
      </w:r>
    </w:p>
  </w:comment>
  <w:comment w:id="178" w:author="Rebecca Randell" w:date="2020-07-17T10:55:00Z" w:initials="RR">
    <w:p w14:paraId="4E5BCD2F" w14:textId="691B47E9" w:rsidR="001B55A6" w:rsidRDefault="001B55A6">
      <w:pPr>
        <w:pStyle w:val="CommentText"/>
      </w:pPr>
      <w:r>
        <w:rPr>
          <w:rStyle w:val="CommentReference"/>
        </w:rPr>
        <w:annotationRef/>
      </w:r>
      <w:r>
        <w:t>Seems sweeping! Can you give one or two examples?</w:t>
      </w:r>
    </w:p>
  </w:comment>
  <w:comment w:id="179" w:author="Ciarán McInerney" w:date="2020-07-31T10:21:00Z" w:initials="CM">
    <w:p w14:paraId="2EE6366C" w14:textId="7DC37408" w:rsidR="001B55A6" w:rsidRDefault="001B55A6">
      <w:pPr>
        <w:pStyle w:val="CommentText"/>
      </w:pPr>
      <w:r>
        <w:t xml:space="preserve">Good point. </w:t>
      </w:r>
      <w:r>
        <w:rPr>
          <w:rStyle w:val="CommentReference"/>
        </w:rPr>
        <w:annotationRef/>
      </w:r>
      <w:r>
        <w:t>Example provided. Does it read better now?</w:t>
      </w:r>
    </w:p>
  </w:comment>
  <w:comment w:id="182" w:author="Richard Williams" w:date="2020-07-21T10:04:00Z" w:initials="RW">
    <w:p w14:paraId="38E42793" w14:textId="0A40452B" w:rsidR="001B55A6" w:rsidRDefault="001B55A6">
      <w:pPr>
        <w:pStyle w:val="CommentText"/>
      </w:pPr>
      <w:r>
        <w:rPr>
          <w:rStyle w:val="CommentReference"/>
        </w:rPr>
        <w:annotationRef/>
      </w:r>
      <w:r>
        <w:t>I don’t know what this means – can it be simplified?</w:t>
      </w:r>
    </w:p>
  </w:comment>
  <w:comment w:id="183" w:author="Ciarán McInerney" w:date="2020-07-31T10:35:00Z" w:initials="CM">
    <w:p w14:paraId="568361AB" w14:textId="61A6CA52" w:rsidR="001B55A6" w:rsidRDefault="001B55A6">
      <w:pPr>
        <w:pStyle w:val="CommentText"/>
      </w:pPr>
      <w:r>
        <w:rPr>
          <w:rStyle w:val="CommentReference"/>
        </w:rPr>
        <w:annotationRef/>
      </w:r>
      <w:r>
        <w:t>Can you offer a rewording if I explain a bit more?</w:t>
      </w:r>
    </w:p>
    <w:p w14:paraId="56AC9237" w14:textId="29B941D0" w:rsidR="001B55A6" w:rsidRDefault="001B55A6">
      <w:pPr>
        <w:pStyle w:val="CommentText"/>
      </w:pPr>
    </w:p>
    <w:p w14:paraId="431E8421" w14:textId="0D75305E" w:rsidR="001B55A6" w:rsidRDefault="001B55A6">
      <w:pPr>
        <w:pStyle w:val="CommentText"/>
      </w:pPr>
      <w:r>
        <w:t>I’m trying to describe how people are connected to the components of HISs but they are far removed from them. The lack of intimacy/proximity hinders understanding and trust.</w:t>
      </w:r>
    </w:p>
    <w:p w14:paraId="333E2EE7" w14:textId="2A6EF56C" w:rsidR="001B55A6" w:rsidRDefault="001B55A6">
      <w:pPr>
        <w:pStyle w:val="CommentText"/>
      </w:pPr>
      <w:r>
        <w:t>Any ideas how to distil that?</w:t>
      </w:r>
    </w:p>
  </w:comment>
  <w:comment w:id="184" w:author="Rebecca Randell" w:date="2020-07-17T11:27:00Z" w:initials="RR">
    <w:p w14:paraId="578A3A65" w14:textId="575B5BE1" w:rsidR="001B55A6" w:rsidRDefault="001B55A6">
      <w:pPr>
        <w:pStyle w:val="CommentText"/>
      </w:pPr>
      <w:r>
        <w:rPr>
          <w:rStyle w:val="CommentReference"/>
        </w:rPr>
        <w:annotationRef/>
      </w:r>
      <w:r>
        <w:t>There are lots of types of trust – trust in who/what are you referring to here?</w:t>
      </w:r>
    </w:p>
  </w:comment>
  <w:comment w:id="185" w:author="Ciarán McInerney" w:date="2020-07-31T10:37:00Z" w:initials="CM">
    <w:p w14:paraId="48A55FB9" w14:textId="142F6395" w:rsidR="001B55A6" w:rsidRDefault="001B55A6">
      <w:pPr>
        <w:pStyle w:val="CommentText"/>
      </w:pPr>
      <w:r>
        <w:t xml:space="preserve">Interesting. </w:t>
      </w:r>
      <w:r>
        <w:rPr>
          <w:rStyle w:val="CommentReference"/>
        </w:rPr>
        <w:annotationRef/>
      </w:r>
      <w:r>
        <w:t>Can you explain more about the kinds of trust, please?</w:t>
      </w:r>
    </w:p>
  </w:comment>
  <w:comment w:id="186" w:author="Rebecca Randell" w:date="2020-07-17T10:57:00Z" w:initials="RR">
    <w:p w14:paraId="78A07CA9" w14:textId="28557666" w:rsidR="001B55A6" w:rsidRDefault="001B55A6">
      <w:pPr>
        <w:pStyle w:val="CommentText"/>
      </w:pPr>
      <w:r>
        <w:rPr>
          <w:rStyle w:val="CommentReference"/>
        </w:rPr>
        <w:annotationRef/>
      </w:r>
      <w:r>
        <w:t>I think this needs to be expanded on to be meaningful to the reader</w:t>
      </w:r>
    </w:p>
  </w:comment>
  <w:comment w:id="187" w:author="Ciarán McInerney" w:date="2020-07-31T10:38:00Z" w:initials="CM">
    <w:p w14:paraId="59425FE7" w14:textId="12E0E2C6" w:rsidR="001B55A6" w:rsidRDefault="001B55A6">
      <w:pPr>
        <w:pStyle w:val="CommentText"/>
      </w:pPr>
      <w:r>
        <w:rPr>
          <w:rStyle w:val="CommentReference"/>
        </w:rPr>
        <w:annotationRef/>
      </w:r>
      <w:r>
        <w:t>Can do. Admittedly, I was trying to be as succinct as possible given the word count and offered the citations instead.</w:t>
      </w:r>
    </w:p>
    <w:p w14:paraId="586892CE" w14:textId="5800D05C" w:rsidR="001B55A6" w:rsidRDefault="001B55A6">
      <w:pPr>
        <w:pStyle w:val="CommentText"/>
      </w:pPr>
    </w:p>
    <w:p w14:paraId="32463164" w14:textId="6C1AFB37" w:rsidR="001B55A6" w:rsidRDefault="001B55A6">
      <w:pPr>
        <w:pStyle w:val="CommentText"/>
      </w:pPr>
      <w:r>
        <w:t>How shall we expand? Is it that the core message is not communicated or is it that an example would clarify the partly communicated message?</w:t>
      </w:r>
    </w:p>
  </w:comment>
  <w:comment w:id="191" w:author="Ciarán McInerney" w:date="2020-05-27T16:54:00Z" w:initials="CM">
    <w:p w14:paraId="6D648DFB" w14:textId="59C95684" w:rsidR="001B55A6" w:rsidRDefault="001B55A6">
      <w:pPr>
        <w:pStyle w:val="CommentText"/>
      </w:pPr>
      <w:r>
        <w:rPr>
          <w:rStyle w:val="CommentReference"/>
        </w:rPr>
        <w:annotationRef/>
      </w:r>
      <w:r>
        <w:t>Need input from the collaborative, here.</w:t>
      </w:r>
    </w:p>
  </w:comment>
  <w:comment w:id="192" w:author="Ciarán McInerney" w:date="2020-06-11T16:52:00Z" w:initials="CM">
    <w:p w14:paraId="498845E5" w14:textId="370DCAB7" w:rsidR="001B55A6" w:rsidRDefault="001B55A6">
      <w:pPr>
        <w:pStyle w:val="CommentText"/>
        <w:rPr>
          <w:rStyle w:val="CommentReference"/>
        </w:rPr>
      </w:pPr>
      <w:r>
        <w:rPr>
          <w:rStyle w:val="CommentReference"/>
        </w:rPr>
        <w:annotationRef/>
      </w:r>
      <w:r>
        <w:rPr>
          <w:rStyle w:val="CommentReference"/>
        </w:rPr>
        <w:t>Ibrahim mentioned in a meeting on 10</w:t>
      </w:r>
      <w:r w:rsidRPr="0093483F">
        <w:rPr>
          <w:rStyle w:val="CommentReference"/>
          <w:vertAlign w:val="superscript"/>
        </w:rPr>
        <w:t>th</w:t>
      </w:r>
      <w:r>
        <w:rPr>
          <w:rStyle w:val="CommentReference"/>
        </w:rPr>
        <w:t xml:space="preserve"> June (with Dawn Dowding, Owen and me) that healthcare professionals get annoyed with academics spouting theory without practical and actionable advice. </w:t>
      </w:r>
    </w:p>
    <w:p w14:paraId="2726AE2A" w14:textId="1EF1755E" w:rsidR="001B55A6" w:rsidRDefault="001B55A6">
      <w:pPr>
        <w:pStyle w:val="CommentText"/>
      </w:pPr>
      <w:r>
        <w:rPr>
          <w:rStyle w:val="CommentReference"/>
        </w:rPr>
        <w:t>We should endeavour to make these sections as practical as possible. Realistically, we’ll only be able to describe some ideas and direct readers to practical applications, or whet their appetite with the promise of future work.</w:t>
      </w:r>
    </w:p>
  </w:comment>
  <w:comment w:id="193" w:author="Rebecca Randell" w:date="2020-07-17T11:02:00Z" w:initials="RR">
    <w:p w14:paraId="4B00D603" w14:textId="131A285E" w:rsidR="001B55A6" w:rsidRDefault="001B55A6">
      <w:pPr>
        <w:pStyle w:val="CommentText"/>
      </w:pPr>
      <w:r>
        <w:rPr>
          <w:rStyle w:val="CommentReference"/>
        </w:rPr>
        <w:annotationRef/>
      </w:r>
      <w:r>
        <w:t>Could break it down into different types of ‘implications’, e.g. for practice, for research, for design</w:t>
      </w:r>
    </w:p>
  </w:comment>
  <w:comment w:id="194" w:author="Ciarán McInerney" w:date="2020-07-31T10:41:00Z" w:initials="CM">
    <w:p w14:paraId="05FC2E97" w14:textId="285BBE44" w:rsidR="001B55A6" w:rsidRDefault="001B55A6">
      <w:pPr>
        <w:pStyle w:val="CommentText"/>
      </w:pPr>
      <w:r>
        <w:rPr>
          <w:rStyle w:val="CommentReference"/>
        </w:rPr>
        <w:annotationRef/>
      </w:r>
      <w:r>
        <w:t>Really like this idea. Might be difficult when our suggestions cross categories.</w:t>
      </w:r>
    </w:p>
  </w:comment>
  <w:comment w:id="195" w:author="Rebecca Randell" w:date="2020-07-17T11:10:00Z" w:initials="RR">
    <w:p w14:paraId="278C5873" w14:textId="4CF08BD2" w:rsidR="001B55A6" w:rsidRDefault="001B55A6">
      <w:pPr>
        <w:pStyle w:val="CommentText"/>
      </w:pPr>
      <w:r>
        <w:rPr>
          <w:rStyle w:val="CommentReference"/>
        </w:rPr>
        <w:annotationRef/>
      </w:r>
      <w:r>
        <w:t xml:space="preserve">I wonder if the sections here would be better integrated into Section 3 – so you’re looking at each challenge in turn, it’s implications for patient safety, and the ways to address that. It would make the discussion of each of the challenges more substantial and then this section could focus on a single overarching framework (see comment below). If not, you need to be really clear in this section how these frameworks respond to the different challenges identified above. </w:t>
      </w:r>
    </w:p>
    <w:p w14:paraId="4330DD91" w14:textId="77777777" w:rsidR="001B55A6" w:rsidRDefault="001B55A6">
      <w:pPr>
        <w:pStyle w:val="CommentText"/>
      </w:pPr>
    </w:p>
  </w:comment>
  <w:comment w:id="196" w:author="Dawn Dowding" w:date="2020-07-17T15:49:00Z" w:initials="DD">
    <w:p w14:paraId="44B0DB31" w14:textId="532186C5" w:rsidR="001B55A6" w:rsidRDefault="001B55A6">
      <w:pPr>
        <w:pStyle w:val="CommentText"/>
      </w:pPr>
      <w:r>
        <w:rPr>
          <w:rStyle w:val="CommentReference"/>
        </w:rPr>
        <w:annotationRef/>
      </w:r>
      <w:r>
        <w:t>Agree with Rebecca – I think it might make it hang together a bit better</w:t>
      </w:r>
    </w:p>
  </w:comment>
  <w:comment w:id="197" w:author="Richard Williams" w:date="2020-07-21T10:08:00Z" w:initials="RW">
    <w:p w14:paraId="5559E2B8" w14:textId="7692508C" w:rsidR="001B55A6" w:rsidRDefault="001B55A6">
      <w:pPr>
        <w:pStyle w:val="CommentText"/>
      </w:pPr>
      <w:r>
        <w:rPr>
          <w:rStyle w:val="CommentReference"/>
        </w:rPr>
        <w:annotationRef/>
      </w:r>
      <w:r>
        <w:t xml:space="preserve">Agree too. Challenge – implication – recommendation. Challenge – implication – recommendation. </w:t>
      </w:r>
      <w:proofErr w:type="gramStart"/>
      <w:r>
        <w:t>Etc..</w:t>
      </w:r>
      <w:proofErr w:type="gramEnd"/>
      <w:r>
        <w:t xml:space="preserve"> Then a final table perhaps with just a summary of the recommendations.</w:t>
      </w:r>
    </w:p>
  </w:comment>
  <w:comment w:id="198" w:author="Ibrahim Habli" w:date="2020-07-24T10:49:00Z" w:initials="IH">
    <w:p w14:paraId="07C66B48" w14:textId="27AD35B5" w:rsidR="001B55A6" w:rsidRDefault="001B55A6">
      <w:pPr>
        <w:pStyle w:val="CommentText"/>
      </w:pPr>
      <w:r>
        <w:rPr>
          <w:rStyle w:val="CommentReference"/>
        </w:rPr>
        <w:annotationRef/>
      </w:r>
      <w:r>
        <w:t xml:space="preserve">Also agree. </w:t>
      </w:r>
    </w:p>
  </w:comment>
  <w:comment w:id="199" w:author="Ciarán McInerney" w:date="2020-07-31T10:53:00Z" w:initials="CM">
    <w:p w14:paraId="2C1F0EE7" w14:textId="69D097F4" w:rsidR="001B55A6" w:rsidRDefault="001B55A6">
      <w:pPr>
        <w:pStyle w:val="CommentText"/>
      </w:pPr>
      <w:r>
        <w:rPr>
          <w:rStyle w:val="CommentReference"/>
        </w:rPr>
        <w:annotationRef/>
      </w:r>
      <w:r>
        <w:t>Good thinking. It actually sounds very similar to the structure of another publication Owen and I are drafting on safety regulations.</w:t>
      </w:r>
    </w:p>
    <w:p w14:paraId="026267CD" w14:textId="17C1B374" w:rsidR="001B55A6" w:rsidRDefault="001B55A6">
      <w:pPr>
        <w:pStyle w:val="CommentText"/>
      </w:pPr>
    </w:p>
    <w:p w14:paraId="7D0E2621" w14:textId="29C8FF38" w:rsidR="001B55A6" w:rsidRDefault="001B55A6">
      <w:pPr>
        <w:pStyle w:val="CommentText"/>
      </w:pPr>
      <w:r>
        <w:t>I will address this in the redraft.</w:t>
      </w:r>
    </w:p>
  </w:comment>
  <w:comment w:id="200" w:author="Rebecca Randell" w:date="2020-07-17T11:00:00Z" w:initials="RR">
    <w:p w14:paraId="7BC21D71" w14:textId="64109421" w:rsidR="001B55A6" w:rsidRDefault="001B55A6">
      <w:pPr>
        <w:pStyle w:val="CommentText"/>
      </w:pPr>
      <w:r>
        <w:rPr>
          <w:rStyle w:val="CommentReference"/>
        </w:rPr>
        <w:annotationRef/>
      </w:r>
      <w:r>
        <w:t>But in the introduction you say it will be a single framework and I think that’s what’s needed in order to make a contribution. But maybe, once the safety implications have been explicated and these frameworks have been elaborated on, it will be easier to see what that single framework might be</w:t>
      </w:r>
    </w:p>
  </w:comment>
  <w:comment w:id="201" w:author="David Jenkins" w:date="2020-07-21T13:52:00Z" w:initials="DJ">
    <w:p w14:paraId="6C7D04BD" w14:textId="42085C56" w:rsidR="001B55A6" w:rsidRDefault="001B55A6">
      <w:pPr>
        <w:pStyle w:val="CommentText"/>
      </w:pPr>
      <w:r>
        <w:rPr>
          <w:rStyle w:val="CommentReference"/>
        </w:rPr>
        <w:annotationRef/>
      </w:r>
      <w:r>
        <w:t>We don’t mention regulations for patient safety, do we want to venture down that road? We have strict regulations for treatments but regulations are more relaxed for technologies and only get updated/reviewed after technologies are developed or used.</w:t>
      </w:r>
    </w:p>
  </w:comment>
  <w:comment w:id="202" w:author="Ciarán McInerney" w:date="2020-07-31T10:44:00Z" w:initials="CM">
    <w:p w14:paraId="3BCF7EDE" w14:textId="20C9CA58" w:rsidR="001B55A6" w:rsidRDefault="001B55A6">
      <w:pPr>
        <w:pStyle w:val="CommentText"/>
      </w:pPr>
      <w:r>
        <w:rPr>
          <w:rStyle w:val="CommentReference"/>
        </w:rPr>
        <w:annotationRef/>
      </w:r>
      <w:r>
        <w:t xml:space="preserve">We had initially suggested a subsection on regulations but I had dropped it in this draft because of the word limit. </w:t>
      </w:r>
    </w:p>
    <w:p w14:paraId="78644A76" w14:textId="10BBCA8E" w:rsidR="001B55A6" w:rsidRDefault="001B55A6">
      <w:pPr>
        <w:pStyle w:val="CommentText"/>
      </w:pPr>
    </w:p>
    <w:p w14:paraId="0F5671F8" w14:textId="5B6BC795" w:rsidR="001B55A6" w:rsidRDefault="001B55A6">
      <w:pPr>
        <w:pStyle w:val="CommentText"/>
      </w:pPr>
      <w:r>
        <w:t>If we think it is important enough, then we can figure out a way to include it. It is alluded to in the subsection on safety cases when we mention DCB0129 and DCB0160.</w:t>
      </w:r>
    </w:p>
  </w:comment>
  <w:comment w:id="203" w:author="Ciarán McInerney" w:date="2020-05-27T16:54:00Z" w:initials="CM">
    <w:p w14:paraId="40BCE35F" w14:textId="280F48B2" w:rsidR="001B55A6" w:rsidRDefault="001B55A6">
      <w:pPr>
        <w:pStyle w:val="CommentText"/>
      </w:pPr>
      <w:r>
        <w:rPr>
          <w:rStyle w:val="CommentReference"/>
        </w:rPr>
        <w:annotationRef/>
      </w:r>
      <w:r w:rsidRPr="00DD5E0F">
        <w:t xml:space="preserve">*Suggestion: </w:t>
      </w:r>
      <w:r>
        <w:t xml:space="preserve">Ibrahim Habli </w:t>
      </w:r>
      <w:r w:rsidRPr="00DD5E0F">
        <w:t>(</w:t>
      </w:r>
      <w:proofErr w:type="spellStart"/>
      <w:r w:rsidRPr="00DD5E0F">
        <w:t>Uo</w:t>
      </w:r>
      <w:r>
        <w:t>Y</w:t>
      </w:r>
      <w:proofErr w:type="spellEnd"/>
      <w:r w:rsidRPr="00DD5E0F">
        <w:t>) to lead on this section*</w:t>
      </w:r>
    </w:p>
  </w:comment>
  <w:comment w:id="204" w:author="Ciarán McInerney" w:date="2020-07-31T10:45:00Z" w:initials="CM">
    <w:p w14:paraId="1418959C" w14:textId="25F2565F" w:rsidR="001B55A6" w:rsidRDefault="001B55A6">
      <w:pPr>
        <w:pStyle w:val="CommentText"/>
      </w:pPr>
      <w:r>
        <w:rPr>
          <w:rStyle w:val="CommentReference"/>
        </w:rPr>
        <w:annotationRef/>
      </w:r>
      <w:r>
        <w:t>Thanks for the edits, whoever did them.</w:t>
      </w:r>
    </w:p>
  </w:comment>
  <w:comment w:id="205" w:author="Ciarán McInerney" w:date="2020-05-27T16:54:00Z" w:initials="CM">
    <w:p w14:paraId="2222C0D8" w14:textId="631139A3" w:rsidR="001B55A6" w:rsidRPr="00DD5E0F" w:rsidRDefault="001B55A6" w:rsidP="00DD5E0F">
      <w:pPr>
        <w:rPr>
          <w:color w:val="FF0000"/>
        </w:rPr>
      </w:pPr>
      <w:r w:rsidRPr="00DD5E0F">
        <w:rPr>
          <w:rStyle w:val="CommentReference"/>
        </w:rPr>
        <w:annotationRef/>
      </w:r>
      <w:r w:rsidRPr="00DD5E0F">
        <w:t>*Suggestion: David Jenkins (</w:t>
      </w:r>
      <w:proofErr w:type="spellStart"/>
      <w:r w:rsidRPr="00DD5E0F">
        <w:t>UoM</w:t>
      </w:r>
      <w:proofErr w:type="spellEnd"/>
      <w:r w:rsidRPr="00DD5E0F">
        <w:t>) to lead on this section*</w:t>
      </w:r>
    </w:p>
  </w:comment>
  <w:comment w:id="206" w:author="David Jenkins" w:date="2020-07-21T13:55:00Z" w:initials="DJ">
    <w:p w14:paraId="0B0C0355" w14:textId="77777777" w:rsidR="001B55A6" w:rsidRDefault="001B55A6">
      <w:pPr>
        <w:pStyle w:val="CommentText"/>
      </w:pPr>
      <w:r>
        <w:rPr>
          <w:rStyle w:val="CommentReference"/>
        </w:rPr>
        <w:annotationRef/>
      </w:r>
      <w:r>
        <w:t>Are we suggesting the use of dynamic and causal modelling as a solution and something that should be employed in a framework to ensure safety?</w:t>
      </w:r>
    </w:p>
    <w:p w14:paraId="02A8D3B5" w14:textId="77777777" w:rsidR="001B55A6" w:rsidRDefault="001B55A6">
      <w:pPr>
        <w:pStyle w:val="CommentText"/>
      </w:pPr>
    </w:p>
    <w:p w14:paraId="7A3F11CD" w14:textId="03AE77F0" w:rsidR="001B55A6" w:rsidRDefault="001B55A6">
      <w:pPr>
        <w:pStyle w:val="CommentText"/>
      </w:pPr>
      <w:r>
        <w:t>If so I can reword on the next round of edits. I would also suggest adding in the idea of continuous surveillance of models or technologies which links with dynamic modelling. If agree I can edit and add references?</w:t>
      </w:r>
    </w:p>
  </w:comment>
  <w:comment w:id="207" w:author="Ciarán McInerney" w:date="2020-07-31T10:50:00Z" w:initials="CM">
    <w:p w14:paraId="5B8F049A" w14:textId="374497C8" w:rsidR="001B55A6" w:rsidRDefault="001B55A6">
      <w:pPr>
        <w:pStyle w:val="CommentText"/>
      </w:pPr>
      <w:r>
        <w:rPr>
          <w:rStyle w:val="CommentReference"/>
        </w:rPr>
        <w:annotationRef/>
      </w:r>
      <w:r>
        <w:t>I think this idea and Niels’ contribution below would make a lovely subsection.</w:t>
      </w:r>
    </w:p>
    <w:p w14:paraId="5D7F94EB" w14:textId="2F44CB62" w:rsidR="001B55A6" w:rsidRDefault="001B55A6">
      <w:pPr>
        <w:pStyle w:val="CommentText"/>
      </w:pPr>
      <w:r>
        <w:t>Can you both work together on drafting something within a similar word limit, please?</w:t>
      </w:r>
    </w:p>
  </w:comment>
  <w:comment w:id="208" w:author="Niels Peek" w:date="2020-07-25T10:11:00Z" w:initials="NP">
    <w:p w14:paraId="35ABC98F" w14:textId="116F6CED" w:rsidR="001B55A6" w:rsidRDefault="001B55A6">
      <w:pPr>
        <w:pStyle w:val="CommentText"/>
      </w:pPr>
      <w:r>
        <w:rPr>
          <w:rStyle w:val="CommentReference"/>
        </w:rPr>
        <w:annotationRef/>
      </w:r>
      <w:r>
        <w:t>I think (obviously) that this is an interesting topic but needs further abstraction to capture the real relevance for this paper. For me, it is about the changes in scale, pace, and complexity of applied data science in health. We used to have slow production lines of data products (e.g. prediction models) that were limited in scope and complexity. We are moving towards a situation where data products are highly complex and offered as dynamic services rather than static models. This poses enormous challenges for validation and certification of these products, and thus for the assurance of safety. Interestingly, a complex and dynamic data product is also less vulnerable to adversaries, and therefore, in that sense, more safe.</w:t>
      </w:r>
    </w:p>
  </w:comment>
  <w:comment w:id="209" w:author="Ciarán McInerney" w:date="2020-07-31T10:47:00Z" w:initials="CM">
    <w:p w14:paraId="060F7B13" w14:textId="459F599D" w:rsidR="001B55A6" w:rsidRDefault="001B55A6">
      <w:pPr>
        <w:pStyle w:val="CommentText"/>
      </w:pPr>
      <w:r>
        <w:rPr>
          <w:rStyle w:val="CommentReference"/>
        </w:rPr>
        <w:annotationRef/>
      </w:r>
      <w:r>
        <w:t xml:space="preserve">I like the insight that the dynamism of the new paradigm can be considered a safety feature rather than a bug because it means that fixes can be rapidly developed (distribution is another matter). </w:t>
      </w:r>
      <w:proofErr w:type="gramStart"/>
      <w:r>
        <w:t>aligns</w:t>
      </w:r>
      <w:proofErr w:type="gramEnd"/>
      <w:r>
        <w:t xml:space="preserve"> well with Vincent and </w:t>
      </w:r>
      <w:proofErr w:type="spellStart"/>
      <w:r>
        <w:t>Amalberti’s</w:t>
      </w:r>
      <w:proofErr w:type="spellEnd"/>
      <w:r>
        <w:t xml:space="preserve"> (2016) categorisation of embracing risk as an approach to safety.</w:t>
      </w:r>
    </w:p>
    <w:p w14:paraId="11CBB97E" w14:textId="52DFCE99" w:rsidR="001B55A6" w:rsidRDefault="001B55A6">
      <w:pPr>
        <w:pStyle w:val="CommentText"/>
      </w:pPr>
    </w:p>
    <w:p w14:paraId="6F059EFE" w14:textId="2A706E6D" w:rsidR="001B55A6" w:rsidRDefault="001B55A6">
      <w:pPr>
        <w:pStyle w:val="CommentText"/>
      </w:pPr>
      <w:r>
        <w:t>I think your comments require their own article but it would be useful to plant the seeds of that article in this first paper.</w:t>
      </w:r>
    </w:p>
    <w:p w14:paraId="36490D03" w14:textId="24928AAB" w:rsidR="001B55A6" w:rsidRDefault="001B55A6">
      <w:pPr>
        <w:pStyle w:val="CommentText"/>
      </w:pPr>
      <w:r>
        <w:t>I’ve redrafted this section but can you and everyone else at Manchester contribute to the portion of this subsection that describes the challenge, please?</w:t>
      </w:r>
    </w:p>
  </w:comment>
  <w:comment w:id="210" w:author="Ciarán McInerney" w:date="2020-05-27T16:54:00Z" w:initials="CM">
    <w:p w14:paraId="0C3377E9" w14:textId="7449AD3F" w:rsidR="001B55A6" w:rsidRDefault="001B55A6">
      <w:pPr>
        <w:pStyle w:val="CommentText"/>
      </w:pPr>
      <w:r>
        <w:rPr>
          <w:rStyle w:val="CommentReference"/>
        </w:rPr>
        <w:annotationRef/>
      </w:r>
      <w:r w:rsidRPr="00DD5E0F">
        <w:t xml:space="preserve">*Suggestion: </w:t>
      </w:r>
      <w:r>
        <w:t xml:space="preserve">Jon Benn </w:t>
      </w:r>
      <w:r w:rsidRPr="00DD5E0F">
        <w:t>(</w:t>
      </w:r>
      <w:proofErr w:type="spellStart"/>
      <w:r w:rsidRPr="00DD5E0F">
        <w:t>Uo</w:t>
      </w:r>
      <w:r>
        <w:t>L</w:t>
      </w:r>
      <w:proofErr w:type="spellEnd"/>
      <w:r>
        <w:t>)</w:t>
      </w:r>
      <w:r w:rsidRPr="00DD5E0F">
        <w:t xml:space="preserve"> to lead on this section*</w:t>
      </w:r>
    </w:p>
  </w:comment>
  <w:comment w:id="211" w:author="Ciarán McInerney" w:date="2020-06-11T16:54:00Z" w:initials="CM">
    <w:p w14:paraId="0D0EC4CB" w14:textId="77AD72B9" w:rsidR="001B55A6" w:rsidRDefault="001B55A6">
      <w:pPr>
        <w:pStyle w:val="CommentText"/>
      </w:pPr>
      <w:r>
        <w:rPr>
          <w:rStyle w:val="CommentReference"/>
        </w:rPr>
        <w:annotationRef/>
      </w:r>
      <w:r>
        <w:t>Jon – I know they are not the same thing but I thought it would be useful for the reader to consider Safety Informatics from these perspectives.</w:t>
      </w:r>
    </w:p>
    <w:p w14:paraId="5417128D" w14:textId="42014173" w:rsidR="001B55A6" w:rsidRDefault="001B55A6">
      <w:pPr>
        <w:pStyle w:val="CommentText"/>
      </w:pPr>
      <w:r>
        <w:t>I was hoping you could very briefly describe how such perspectives could be useful to someone trying to address patient safety, especially given the preceding discussion about health information systems.</w:t>
      </w:r>
    </w:p>
  </w:comment>
  <w:comment w:id="212" w:author="Ibrahim Habli" w:date="2020-07-24T11:12:00Z" w:initials="IH">
    <w:p w14:paraId="7CC6C97F" w14:textId="27A22FC1" w:rsidR="001B55A6" w:rsidRDefault="001B55A6">
      <w:pPr>
        <w:pStyle w:val="CommentText"/>
      </w:pPr>
      <w:r>
        <w:rPr>
          <w:rStyle w:val="CommentReference"/>
        </w:rPr>
        <w:annotationRef/>
      </w:r>
      <w:r>
        <w:t>I agree again with Rebecca’s point about this section. We need to show and explain how these approaches could potentially address the challenges listed in the previous section, perhaps categorised based on whether they are needed in order to produce safe HIT or HIT that could improve patient safety (safety assurance vs safety improvement).</w:t>
      </w:r>
    </w:p>
  </w:comment>
  <w:comment w:id="213" w:author="Ciarán McInerney" w:date="2020-08-04T09:33:00Z" w:initials="CM">
    <w:p w14:paraId="7F65CB04" w14:textId="2ED3C562" w:rsidR="001B55A6" w:rsidRDefault="001B55A6">
      <w:pPr>
        <w:pStyle w:val="CommentText"/>
      </w:pPr>
      <w:r>
        <w:rPr>
          <w:rStyle w:val="CommentReference"/>
        </w:rPr>
        <w:annotationRef/>
      </w:r>
      <w:r>
        <w:t>Hopefully, your comment has been addressed in my other responses.</w:t>
      </w:r>
    </w:p>
    <w:p w14:paraId="0D481859" w14:textId="54F81330" w:rsidR="001B55A6" w:rsidRDefault="001B55A6">
      <w:pPr>
        <w:pStyle w:val="CommentText"/>
      </w:pPr>
      <w:r>
        <w:t>Regarding categorisation by safety assurance or safety improvement, in the new draft I have noted which of the three safety HIT domains each challenge relates to. We can combine ‘safe HIT’ and ‘safe use of HIT’ into safety assurance, later, if desired.</w:t>
      </w:r>
    </w:p>
  </w:comment>
  <w:comment w:id="219" w:author="Ciarán McInerney" w:date="2020-05-27T16:59:00Z" w:initials="CM">
    <w:p w14:paraId="0C4D886C" w14:textId="5142B394" w:rsidR="001B55A6" w:rsidRDefault="001B55A6">
      <w:pPr>
        <w:pStyle w:val="CommentText"/>
      </w:pPr>
      <w:r>
        <w:rPr>
          <w:rStyle w:val="CommentReference"/>
        </w:rPr>
        <w:annotationRef/>
      </w:r>
      <w:r>
        <w:rPr>
          <w:rStyle w:val="CommentReference"/>
        </w:rPr>
        <w:t>This section is incomplete and I’d prefer to have more input from the collaborative.</w:t>
      </w:r>
    </w:p>
  </w:comment>
  <w:comment w:id="220" w:author="Niels Peek" w:date="2020-07-25T10:08:00Z" w:initials="NP">
    <w:p w14:paraId="425D7DEE" w14:textId="597D4423" w:rsidR="001B55A6" w:rsidRDefault="001B55A6">
      <w:pPr>
        <w:pStyle w:val="CommentText"/>
      </w:pPr>
      <w:r>
        <w:rPr>
          <w:rStyle w:val="CommentReference"/>
        </w:rPr>
        <w:annotationRef/>
      </w:r>
      <w:r>
        <w:t>Feels like we still need to think about what we have learned throughout this process.  It must be something that we didn’t know at the start.</w:t>
      </w:r>
    </w:p>
  </w:comment>
  <w:comment w:id="221" w:author="Ciarán McInerney" w:date="2020-08-04T09:22:00Z" w:initials="CM">
    <w:p w14:paraId="4F21EA3E" w14:textId="7E44902C" w:rsidR="001B55A6" w:rsidRDefault="001B55A6">
      <w:pPr>
        <w:pStyle w:val="CommentText"/>
      </w:pPr>
      <w:r>
        <w:rPr>
          <w:rStyle w:val="CommentReference"/>
        </w:rPr>
        <w:annotationRef/>
      </w:r>
      <w:r>
        <w:t>I like what you’re getting at. I’m not sure what we have learned, as a group, from doing this exercise, to be honest.</w:t>
      </w:r>
    </w:p>
    <w:p w14:paraId="275BDF0C" w14:textId="0B202D9F" w:rsidR="001B55A6" w:rsidRDefault="001B55A6">
      <w:pPr>
        <w:pStyle w:val="CommentText"/>
      </w:pPr>
      <w:r>
        <w:t>If we are positioning the article as a launch of the workshop series, I don’t expect to have learned anything, yet.</w:t>
      </w:r>
    </w:p>
  </w:comment>
  <w:comment w:id="222" w:author="Ciarán McInerney" w:date="2020-05-27T16:59:00Z" w:initials="CM">
    <w:p w14:paraId="44499CDC" w14:textId="1FB8B6E7" w:rsidR="001B55A6" w:rsidRPr="00DD5E0F" w:rsidRDefault="001B55A6">
      <w:pPr>
        <w:pStyle w:val="CommentText"/>
      </w:pPr>
      <w:r w:rsidRPr="00DD5E0F">
        <w:rPr>
          <w:rStyle w:val="CommentReference"/>
        </w:rPr>
        <w:annotationRef/>
      </w:r>
      <w:r w:rsidRPr="00DD5E0F">
        <w:t>Space permitting, we might make the publication relevant to the COVID-19 pandemic by discussing patient-safety concerns arising from sudden atypical growth in remote monitoring, remote testing, remote imaging, robotic care, and personal preventive medicine</w:t>
      </w:r>
    </w:p>
  </w:comment>
  <w:comment w:id="223" w:author="Richard Williams" w:date="2020-07-21T10:16:00Z" w:initials="RW">
    <w:p w14:paraId="58A31CEE" w14:textId="708777FE" w:rsidR="001B55A6" w:rsidRDefault="001B55A6">
      <w:pPr>
        <w:pStyle w:val="CommentText"/>
      </w:pPr>
      <w:r>
        <w:rPr>
          <w:rStyle w:val="CommentReference"/>
        </w:rPr>
        <w:annotationRef/>
      </w:r>
      <w:r>
        <w:t>I think it’s better to keep this initial paper non-COVID focussed in order to keep it generalised. I agree it’s hard not to mention it, but perhaps we could instead devote one of the subsequent papers in the series to COVID-19.</w:t>
      </w:r>
    </w:p>
  </w:comment>
  <w:comment w:id="224" w:author="David Jenkins" w:date="2020-07-21T13:59:00Z" w:initials="DJ">
    <w:p w14:paraId="22175CA1" w14:textId="2FBFB263" w:rsidR="001B55A6" w:rsidRDefault="001B55A6">
      <w:pPr>
        <w:pStyle w:val="CommentText"/>
      </w:pPr>
      <w:r>
        <w:rPr>
          <w:rStyle w:val="CommentReference"/>
        </w:rPr>
        <w:annotationRef/>
      </w:r>
      <w:r>
        <w:t xml:space="preserve">I agree to make it more general and stay away from </w:t>
      </w:r>
      <w:proofErr w:type="spellStart"/>
      <w:r>
        <w:t>covid</w:t>
      </w:r>
      <w:proofErr w:type="spellEnd"/>
      <w:r>
        <w:t xml:space="preserve"> but you could discuss the relevance in relation to emerging diseases and changing populations.</w:t>
      </w:r>
    </w:p>
  </w:comment>
  <w:comment w:id="225" w:author="Owen" w:date="2020-06-10T15:10:00Z" w:initials="OAJ">
    <w:p w14:paraId="2B0F52B8" w14:textId="2C91DBA2" w:rsidR="001B55A6" w:rsidRDefault="001B55A6">
      <w:pPr>
        <w:pStyle w:val="CommentText"/>
      </w:pPr>
      <w:r>
        <w:rPr>
          <w:rStyle w:val="CommentReference"/>
        </w:rPr>
        <w:annotationRef/>
      </w:r>
      <w:r>
        <w:t xml:space="preserve">Yes. See my points at the start of the paper. </w:t>
      </w:r>
    </w:p>
    <w:p w14:paraId="44E88F53" w14:textId="77777777" w:rsidR="001B55A6" w:rsidRDefault="001B55A6">
      <w:pPr>
        <w:pStyle w:val="CommentText"/>
      </w:pPr>
    </w:p>
    <w:p w14:paraId="319A4B7D" w14:textId="42E96B9F" w:rsidR="001B55A6" w:rsidRDefault="001B55A6">
      <w:pPr>
        <w:pStyle w:val="CommentText"/>
      </w:pPr>
      <w:r>
        <w:t>In the Ibrahim/ Dawn meeting on 10</w:t>
      </w:r>
      <w:r w:rsidRPr="008077C5">
        <w:rPr>
          <w:vertAlign w:val="superscript"/>
        </w:rPr>
        <w:t>th</w:t>
      </w:r>
      <w:r>
        <w:t xml:space="preserve"> June we talked about how to position this with respect to </w:t>
      </w:r>
      <w:proofErr w:type="spellStart"/>
      <w:r>
        <w:t>Covid</w:t>
      </w:r>
      <w:proofErr w:type="spellEnd"/>
      <w:r>
        <w:t xml:space="preserve">. </w:t>
      </w:r>
    </w:p>
    <w:p w14:paraId="75E3D069" w14:textId="77777777" w:rsidR="001B55A6" w:rsidRDefault="001B55A6">
      <w:pPr>
        <w:pStyle w:val="CommentText"/>
      </w:pPr>
    </w:p>
    <w:p w14:paraId="283CEB61" w14:textId="77777777" w:rsidR="001B55A6" w:rsidRDefault="001B55A6">
      <w:pPr>
        <w:pStyle w:val="CommentText"/>
      </w:pPr>
    </w:p>
    <w:p w14:paraId="441E9FFC" w14:textId="0FD27E71" w:rsidR="001B55A6" w:rsidRDefault="001B55A6">
      <w:pPr>
        <w:pStyle w:val="CommentText"/>
      </w:pPr>
      <w:r>
        <w:t xml:space="preserve">Rapid adoption of HIT has brought many benefits and new ways of working that potentially have patient safety issues. We don’t want to go backwards so we need to urgently need to address these risks and clinical safety offices and the NHS need help to do so urgently.   </w:t>
      </w:r>
    </w:p>
    <w:p w14:paraId="5DC4CAFF" w14:textId="77777777" w:rsidR="001B55A6" w:rsidRDefault="001B55A6">
      <w:pPr>
        <w:pStyle w:val="CommentText"/>
      </w:pPr>
    </w:p>
    <w:p w14:paraId="61AC7DCA" w14:textId="088CE85C" w:rsidR="001B55A6" w:rsidRDefault="001B55A6">
      <w:pPr>
        <w:pStyle w:val="CommentText"/>
      </w:pPr>
      <w:r>
        <w:t xml:space="preserve">The opposite approach to Trish G’s “hey slow down” paper but worth citing and highlighting the tension here. </w:t>
      </w:r>
    </w:p>
    <w:p w14:paraId="76BB3FD6" w14:textId="77777777" w:rsidR="001B55A6" w:rsidRDefault="001B55A6">
      <w:pPr>
        <w:pStyle w:val="CommentText"/>
      </w:pPr>
    </w:p>
    <w:p w14:paraId="20BACF64" w14:textId="2D406DFB" w:rsidR="001B55A6" w:rsidRDefault="001B55A6">
      <w:pPr>
        <w:pStyle w:val="CommentText"/>
      </w:pPr>
      <w:r>
        <w:t xml:space="preserve">We don’t want all the advances of </w:t>
      </w:r>
      <w:proofErr w:type="spellStart"/>
      <w:r>
        <w:t>covid</w:t>
      </w:r>
      <w:proofErr w:type="spellEnd"/>
      <w:r>
        <w:t xml:space="preserve"> to be lost by going backwards “in the name safety” (and IG </w:t>
      </w:r>
      <w:proofErr w:type="spellStart"/>
      <w:r>
        <w:t>etc</w:t>
      </w:r>
      <w:proofErr w:type="spellEnd"/>
      <w:r>
        <w:t xml:space="preserve">). </w:t>
      </w:r>
    </w:p>
  </w:comment>
  <w:comment w:id="226" w:author="Ciarán McInerney" w:date="2020-06-11T12:54:00Z" w:initials="CM">
    <w:p w14:paraId="7F9F8610" w14:textId="5D8E5C1F" w:rsidR="001B55A6" w:rsidRDefault="001B55A6">
      <w:pPr>
        <w:pStyle w:val="CommentText"/>
      </w:pPr>
      <w:r>
        <w:rPr>
          <w:rStyle w:val="CommentReference"/>
        </w:rPr>
        <w:annotationRef/>
      </w:r>
      <w:r>
        <w:t xml:space="preserve">To be fair, the </w:t>
      </w:r>
      <w:proofErr w:type="spellStart"/>
      <w:r>
        <w:t>Wherton</w:t>
      </w:r>
      <w:proofErr w:type="spellEnd"/>
      <w:r>
        <w:t xml:space="preserve"> paper that Trish co-authored does not say “hey slow down”, albeit I said those words in the meeting with Ibrahim and Dawn. Instead, the </w:t>
      </w:r>
      <w:proofErr w:type="spellStart"/>
      <w:r>
        <w:t>Wherton</w:t>
      </w:r>
      <w:proofErr w:type="spellEnd"/>
      <w:r>
        <w:t xml:space="preserve"> paper says that a sociotechnical perspective will be needed if video-consultation is to be scaled up.</w:t>
      </w:r>
    </w:p>
  </w:comment>
  <w:comment w:id="227" w:author="Niels Peek" w:date="2020-07-25T10:06:00Z" w:initials="NP">
    <w:p w14:paraId="5C7ACBBB" w14:textId="72019928" w:rsidR="001B55A6" w:rsidRDefault="001B55A6">
      <w:pPr>
        <w:pStyle w:val="CommentText"/>
      </w:pPr>
      <w:r>
        <w:rPr>
          <w:rStyle w:val="CommentReference"/>
        </w:rPr>
        <w:annotationRef/>
      </w:r>
      <w:r>
        <w:t>We are now repeating things that were also said at the very beginning. They can never be the conclusions of our work! (Unless we feel we did not make any progress.)</w:t>
      </w:r>
    </w:p>
  </w:comment>
  <w:comment w:id="228" w:author="Ciarán McInerney" w:date="2020-05-27T16:58:00Z" w:initials="CM">
    <w:p w14:paraId="7BD5659F" w14:textId="3CAFBF10" w:rsidR="001B55A6" w:rsidRDefault="001B55A6">
      <w:pPr>
        <w:pStyle w:val="CommentText"/>
      </w:pPr>
      <w:r>
        <w:rPr>
          <w:rStyle w:val="CommentReference"/>
        </w:rPr>
        <w:annotationRef/>
      </w:r>
      <w:r>
        <w:t xml:space="preserve">My </w:t>
      </w:r>
      <w:bookmarkStart w:id="229" w:name="_GoBack"/>
      <w:bookmarkEnd w:id="229"/>
      <w:r>
        <w:t>attempt at making the publication relevant to COVID-19.</w:t>
      </w:r>
    </w:p>
  </w:comment>
  <w:comment w:id="230" w:author="Ciarán McInerney" w:date="2020-06-11T17:01:00Z" w:initials="CM">
    <w:p w14:paraId="132F52E3" w14:textId="764C58AD" w:rsidR="001B55A6" w:rsidRDefault="001B55A6">
      <w:pPr>
        <w:pStyle w:val="CommentText"/>
      </w:pPr>
      <w:r>
        <w:rPr>
          <w:rStyle w:val="CommentReference"/>
        </w:rPr>
        <w:annotationRef/>
      </w:r>
      <w:r>
        <w:rPr>
          <w:rStyle w:val="CommentReference"/>
        </w:rPr>
        <w:annotationRef/>
      </w:r>
      <w:r>
        <w:t>This will be the same reference as used earlier to guide the reader toward the proposal for the workshop s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A18644" w15:done="0"/>
  <w15:commentEx w15:paraId="0623D6B6" w15:paraIdParent="25A18644" w15:done="0"/>
  <w15:commentEx w15:paraId="0C8F3259" w15:paraIdParent="25A18644" w15:done="0"/>
  <w15:commentEx w15:paraId="0FCEF71A" w15:done="0"/>
  <w15:commentEx w15:paraId="2F41D197" w15:paraIdParent="0FCEF71A" w15:done="0"/>
  <w15:commentEx w15:paraId="1337BC8C" w15:done="0"/>
  <w15:commentEx w15:paraId="3447D976" w15:paraIdParent="1337BC8C" w15:done="0"/>
  <w15:commentEx w15:paraId="7A9ADA08" w15:done="0"/>
  <w15:commentEx w15:paraId="77008CBC" w15:paraIdParent="7A9ADA08" w15:done="0"/>
  <w15:commentEx w15:paraId="6258C0C8" w15:done="0"/>
  <w15:commentEx w15:paraId="4DFAE5D9" w15:done="0"/>
  <w15:commentEx w15:paraId="0CC2FE43" w15:done="0"/>
  <w15:commentEx w15:paraId="111E1E48" w15:paraIdParent="0CC2FE43" w15:done="0"/>
  <w15:commentEx w15:paraId="3160ED6B" w15:done="0"/>
  <w15:commentEx w15:paraId="426BF2DB" w15:paraIdParent="3160ED6B" w15:done="0"/>
  <w15:commentEx w15:paraId="04ED30DE" w15:done="0"/>
  <w15:commentEx w15:paraId="6276C263" w15:paraIdParent="04ED30DE" w15:done="0"/>
  <w15:commentEx w15:paraId="13290D33" w15:done="0"/>
  <w15:commentEx w15:paraId="740C590F" w15:done="0"/>
  <w15:commentEx w15:paraId="0A814F05" w15:paraIdParent="740C590F" w15:done="0"/>
  <w15:commentEx w15:paraId="17697EA4" w15:paraIdParent="740C590F" w15:done="0"/>
  <w15:commentEx w15:paraId="612D85A4" w15:done="0"/>
  <w15:commentEx w15:paraId="7391E79E" w15:paraIdParent="612D85A4" w15:done="0"/>
  <w15:commentEx w15:paraId="402CCA1E" w15:done="0"/>
  <w15:commentEx w15:paraId="63CCF98A" w15:paraIdParent="402CCA1E" w15:done="0"/>
  <w15:commentEx w15:paraId="2F515215" w15:done="0"/>
  <w15:commentEx w15:paraId="58818907" w15:paraIdParent="2F515215" w15:done="0"/>
  <w15:commentEx w15:paraId="647DD93A" w15:done="0"/>
  <w15:commentEx w15:paraId="5539BD65" w15:paraIdParent="647DD93A" w15:done="0"/>
  <w15:commentEx w15:paraId="3403BC13" w15:done="0"/>
  <w15:commentEx w15:paraId="6E7F141C" w15:paraIdParent="3403BC13" w15:done="0"/>
  <w15:commentEx w15:paraId="0B55B207" w15:done="0"/>
  <w15:commentEx w15:paraId="0462BFD5" w15:paraIdParent="0B55B207" w15:done="0"/>
  <w15:commentEx w15:paraId="25E9CDDF" w15:done="0"/>
  <w15:commentEx w15:paraId="7952F75A" w15:paraIdParent="25E9CDDF" w15:done="0"/>
  <w15:commentEx w15:paraId="7452D661" w15:done="0"/>
  <w15:commentEx w15:paraId="14A7BACF" w15:done="0"/>
  <w15:commentEx w15:paraId="56D3B1AE" w15:paraIdParent="14A7BACF" w15:done="0"/>
  <w15:commentEx w15:paraId="233A4FF2" w15:done="0"/>
  <w15:commentEx w15:paraId="47B4F59E" w15:paraIdParent="233A4FF2" w15:done="0"/>
  <w15:commentEx w15:paraId="43E2FE5A" w15:done="0"/>
  <w15:commentEx w15:paraId="02770338" w15:done="0"/>
  <w15:commentEx w15:paraId="34EA9FCC" w15:paraIdParent="02770338" w15:done="0"/>
  <w15:commentEx w15:paraId="35391686" w15:done="0"/>
  <w15:commentEx w15:paraId="3F16EEF0" w15:paraIdParent="35391686" w15:done="0"/>
  <w15:commentEx w15:paraId="72B87768" w15:done="0"/>
  <w15:commentEx w15:paraId="634D5D50" w15:paraIdParent="72B87768" w15:done="0"/>
  <w15:commentEx w15:paraId="440CA2B8" w15:done="0"/>
  <w15:commentEx w15:paraId="4F36F6C4" w15:done="0"/>
  <w15:commentEx w15:paraId="4C471E35" w15:done="0"/>
  <w15:commentEx w15:paraId="5F5EBD28" w15:paraIdParent="4C471E35" w15:done="0"/>
  <w15:commentEx w15:paraId="4F7F15E3" w15:done="0"/>
  <w15:commentEx w15:paraId="725ACB32" w15:paraIdParent="4F7F15E3" w15:done="0"/>
  <w15:commentEx w15:paraId="1AED342C" w15:done="0"/>
  <w15:commentEx w15:paraId="679C39D3" w15:paraIdParent="1AED342C" w15:done="0"/>
  <w15:commentEx w15:paraId="3241B13E" w15:done="0"/>
  <w15:commentEx w15:paraId="44A52437" w15:paraIdParent="3241B13E" w15:done="0"/>
  <w15:commentEx w15:paraId="024298BF" w15:done="0"/>
  <w15:commentEx w15:paraId="01B31BF3" w15:paraIdParent="024298BF" w15:done="0"/>
  <w15:commentEx w15:paraId="4EFE0671" w15:done="0"/>
  <w15:commentEx w15:paraId="5FBB2B51" w15:paraIdParent="4EFE0671" w15:done="0"/>
  <w15:commentEx w15:paraId="15D418FA" w15:done="0"/>
  <w15:commentEx w15:paraId="733BED56" w15:done="0"/>
  <w15:commentEx w15:paraId="40D40EE7" w15:paraIdParent="733BED56" w15:done="0"/>
  <w15:commentEx w15:paraId="4FB6103C" w15:done="0"/>
  <w15:commentEx w15:paraId="51934BAD" w15:paraIdParent="4FB6103C" w15:done="0"/>
  <w15:commentEx w15:paraId="6ABFE280" w15:done="0"/>
  <w15:commentEx w15:paraId="5FF2A68A" w15:paraIdParent="6ABFE280" w15:done="0"/>
  <w15:commentEx w15:paraId="31D4D312" w15:done="0"/>
  <w15:commentEx w15:paraId="37F0F6E1" w15:paraIdParent="31D4D312" w15:done="0"/>
  <w15:commentEx w15:paraId="768450E0" w15:done="0"/>
  <w15:commentEx w15:paraId="703288C0" w15:done="0"/>
  <w15:commentEx w15:paraId="3F00ECC7" w15:paraIdParent="703288C0" w15:done="0"/>
  <w15:commentEx w15:paraId="3076FBFF" w15:paraIdParent="703288C0" w15:done="0"/>
  <w15:commentEx w15:paraId="6D89F5F9" w15:paraIdParent="703288C0" w15:done="0"/>
  <w15:commentEx w15:paraId="5F048BDB" w15:done="0"/>
  <w15:commentEx w15:paraId="0B92931B" w15:paraIdParent="5F048BDB" w15:done="0"/>
  <w15:commentEx w15:paraId="44A30EB1" w15:done="0"/>
  <w15:commentEx w15:paraId="51785D5F" w15:done="0"/>
  <w15:commentEx w15:paraId="48293F59" w15:paraIdParent="51785D5F" w15:done="0"/>
  <w15:commentEx w15:paraId="7E229A57" w15:done="0"/>
  <w15:commentEx w15:paraId="24AB9C6C" w15:paraIdParent="7E229A57" w15:done="0"/>
  <w15:commentEx w15:paraId="6F71DE2D" w15:done="0"/>
  <w15:commentEx w15:paraId="0E8EBF24" w15:paraIdParent="6F71DE2D" w15:done="0"/>
  <w15:commentEx w15:paraId="7AB2815B" w15:done="0"/>
  <w15:commentEx w15:paraId="543A3A76" w15:paraIdParent="7AB2815B" w15:done="0"/>
  <w15:commentEx w15:paraId="714F2536" w15:done="0"/>
  <w15:commentEx w15:paraId="4FBA7A62" w15:paraIdParent="714F2536" w15:done="0"/>
  <w15:commentEx w15:paraId="4E5BCD2F" w15:done="0"/>
  <w15:commentEx w15:paraId="2EE6366C" w15:paraIdParent="4E5BCD2F" w15:done="0"/>
  <w15:commentEx w15:paraId="38E42793" w15:done="0"/>
  <w15:commentEx w15:paraId="333E2EE7" w15:paraIdParent="38E42793" w15:done="0"/>
  <w15:commentEx w15:paraId="578A3A65" w15:done="0"/>
  <w15:commentEx w15:paraId="48A55FB9" w15:paraIdParent="578A3A65" w15:done="0"/>
  <w15:commentEx w15:paraId="78A07CA9" w15:done="0"/>
  <w15:commentEx w15:paraId="32463164" w15:paraIdParent="78A07CA9" w15:done="0"/>
  <w15:commentEx w15:paraId="6D648DFB" w15:done="0"/>
  <w15:commentEx w15:paraId="2726AE2A" w15:done="0"/>
  <w15:commentEx w15:paraId="4B00D603" w15:paraIdParent="2726AE2A" w15:done="0"/>
  <w15:commentEx w15:paraId="05FC2E97" w15:paraIdParent="2726AE2A" w15:done="0"/>
  <w15:commentEx w15:paraId="4330DD91" w15:done="0"/>
  <w15:commentEx w15:paraId="44B0DB31" w15:paraIdParent="4330DD91" w15:done="0"/>
  <w15:commentEx w15:paraId="5559E2B8" w15:paraIdParent="4330DD91" w15:done="0"/>
  <w15:commentEx w15:paraId="07C66B48" w15:paraIdParent="4330DD91" w15:done="0"/>
  <w15:commentEx w15:paraId="7D0E2621" w15:paraIdParent="4330DD91" w15:done="0"/>
  <w15:commentEx w15:paraId="7BC21D71" w15:done="0"/>
  <w15:commentEx w15:paraId="6C7D04BD" w15:done="0"/>
  <w15:commentEx w15:paraId="0F5671F8" w15:paraIdParent="6C7D04BD" w15:done="0"/>
  <w15:commentEx w15:paraId="40BCE35F" w15:done="0"/>
  <w15:commentEx w15:paraId="1418959C" w15:paraIdParent="40BCE35F" w15:done="0"/>
  <w15:commentEx w15:paraId="2222C0D8" w15:done="0"/>
  <w15:commentEx w15:paraId="7A3F11CD" w15:paraIdParent="2222C0D8" w15:done="0"/>
  <w15:commentEx w15:paraId="5D7F94EB" w15:paraIdParent="2222C0D8" w15:done="0"/>
  <w15:commentEx w15:paraId="35ABC98F" w15:done="0"/>
  <w15:commentEx w15:paraId="36490D03" w15:paraIdParent="35ABC98F" w15:done="0"/>
  <w15:commentEx w15:paraId="0C3377E9" w15:done="0"/>
  <w15:commentEx w15:paraId="5417128D" w15:paraIdParent="0C3377E9" w15:done="0"/>
  <w15:commentEx w15:paraId="7CC6C97F" w15:done="0"/>
  <w15:commentEx w15:paraId="0D481859" w15:paraIdParent="7CC6C97F" w15:done="0"/>
  <w15:commentEx w15:paraId="0C4D886C" w15:done="0"/>
  <w15:commentEx w15:paraId="425D7DEE" w15:done="0"/>
  <w15:commentEx w15:paraId="275BDF0C" w15:paraIdParent="425D7DEE" w15:done="0"/>
  <w15:commentEx w15:paraId="44499CDC" w15:done="0"/>
  <w15:commentEx w15:paraId="58A31CEE" w15:paraIdParent="44499CDC" w15:done="0"/>
  <w15:commentEx w15:paraId="22175CA1" w15:paraIdParent="44499CDC" w15:done="0"/>
  <w15:commentEx w15:paraId="20BACF64" w15:done="0"/>
  <w15:commentEx w15:paraId="7F9F8610" w15:paraIdParent="20BACF64" w15:done="0"/>
  <w15:commentEx w15:paraId="5C7ACBBB" w15:done="0"/>
  <w15:commentEx w15:paraId="7BD5659F" w15:done="0"/>
  <w15:commentEx w15:paraId="132F52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C534A7" w16cex:dateUtc="2020-07-24T09:21:00Z"/>
  <w16cex:commentExtensible w16cex:durableId="22C533AA" w16cex:dateUtc="2020-07-24T09:17:00Z"/>
  <w16cex:commentExtensible w16cex:durableId="22C53541" w16cex:dateUtc="2020-07-24T09:24:00Z"/>
  <w16cex:commentExtensible w16cex:durableId="22BBFD30" w16cex:dateUtc="2020-07-17T09:34:00Z"/>
  <w16cex:commentExtensible w16cex:durableId="22C535B4" w16cex:dateUtc="2020-07-24T09:25:00Z"/>
  <w16cex:commentExtensible w16cex:durableId="22BBFD9C" w16cex:dateUtc="2020-07-17T09:36:00Z"/>
  <w16cex:commentExtensible w16cex:durableId="22C5361B" w16cex:dateUtc="2020-07-24T09:27:00Z"/>
  <w16cex:commentExtensible w16cex:durableId="22C1553B" w16cex:dateUtc="2020-07-21T10:51:00Z"/>
  <w16cex:commentExtensible w16cex:durableId="22C5367F" w16cex:dateUtc="2020-07-24T09:29: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C5384E" w16cex:dateUtc="2020-07-24T09:37:00Z"/>
  <w16cex:commentExtensible w16cex:durableId="22BBFFEA" w16cex:dateUtc="2020-07-17T09:46:00Z"/>
  <w16cex:commentExtensible w16cex:durableId="22C53873" w16cex:dateUtc="2020-07-24T09:37:00Z"/>
  <w16cex:commentExtensible w16cex:durableId="22BC00C0" w16cex:dateUtc="2020-07-17T09:49:00Z"/>
  <w16cex:commentExtensible w16cex:durableId="22BC050F" w16cex:dateUtc="2020-07-17T10:07:00Z"/>
  <w16cex:commentExtensible w16cex:durableId="22C53A86" w16cex:dateUtc="2020-07-24T09:46: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C53B3F" w16cex:dateUtc="2020-07-24T09:49: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540A7" w16cex:dateUtc="2020-07-24T10:12: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612D85A4" w16cid:durableId="22C534A7"/>
  <w16cid:commentId w16cid:paraId="402CCA1E" w16cid:durableId="22C533AA"/>
  <w16cid:commentId w16cid:paraId="2F515215" w16cid:durableId="22BBF9FC"/>
  <w16cid:commentId w16cid:paraId="58818907" w16cid:durableId="22BBF9FD"/>
  <w16cid:commentId w16cid:paraId="647DD93A" w16cid:durableId="22C53541"/>
  <w16cid:commentId w16cid:paraId="3403BC13" w16cid:durableId="22BBFD30"/>
  <w16cid:commentId w16cid:paraId="0B55B207" w16cid:durableId="22C6809E"/>
  <w16cid:commentId w16cid:paraId="25E9CDDF" w16cid:durableId="22C14FE0"/>
  <w16cid:commentId w16cid:paraId="7452D661" w16cid:durableId="22C535B4"/>
  <w16cid:commentId w16cid:paraId="14A7BACF" w16cid:durableId="22BBF9FE"/>
  <w16cid:commentId w16cid:paraId="56D3B1AE" w16cid:durableId="22BBF9FF"/>
  <w16cid:commentId w16cid:paraId="233A4FF2" w16cid:durableId="22BBFD9C"/>
  <w16cid:commentId w16cid:paraId="43E2FE5A" w16cid:durableId="22C5361B"/>
  <w16cid:commentId w16cid:paraId="02770338" w16cid:durableId="22C1553B"/>
  <w16cid:commentId w16cid:paraId="35391686" w16cid:durableId="22C5367F"/>
  <w16cid:commentId w16cid:paraId="72B87768" w16cid:durableId="22C154C7"/>
  <w16cid:commentId w16cid:paraId="4F7F15E3" w16cid:durableId="22BBFE58"/>
  <w16cid:commentId w16cid:paraId="1AED342C" w16cid:durableId="22C686EC"/>
  <w16cid:commentId w16cid:paraId="3241B13E" w16cid:durableId="22BBFE82"/>
  <w16cid:commentId w16cid:paraId="024298BF" w16cid:durableId="22BBFA00"/>
  <w16cid:commentId w16cid:paraId="01B31BF3" w16cid:durableId="22BBFA01"/>
  <w16cid:commentId w16cid:paraId="4EFE0671" w16cid:durableId="22C681CC"/>
  <w16cid:commentId w16cid:paraId="15D418FA" w16cid:durableId="22C16E83"/>
  <w16cid:commentId w16cid:paraId="737DF72F" w16cid:durableId="22BBFF03"/>
  <w16cid:commentId w16cid:paraId="3683342D" w16cid:durableId="22BBFA02"/>
  <w16cid:commentId w16cid:paraId="733BED56" w16cid:durableId="22BBFF74"/>
  <w16cid:commentId w16cid:paraId="4FB6103C" w16cid:durableId="22C5384E"/>
  <w16cid:commentId w16cid:paraId="6ABFE280" w16cid:durableId="22BBFFEA"/>
  <w16cid:commentId w16cid:paraId="334D0A64" w16cid:durableId="22C53873"/>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5F048BDB" w16cid:durableId="22C68658"/>
  <w16cid:commentId w16cid:paraId="44A30EB1" w16cid:durableId="22BBFA06"/>
  <w16cid:commentId w16cid:paraId="51785D5F" w16cid:durableId="22BC050F"/>
  <w16cid:commentId w16cid:paraId="7E229A57" w16cid:durableId="22C53A86"/>
  <w16cid:commentId w16cid:paraId="6F71DE2D" w16cid:durableId="22BC079F"/>
  <w16cid:commentId w16cid:paraId="7AB2815B" w16cid:durableId="22C6861B"/>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07C66B48" w16cid:durableId="22C53B3F"/>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35ABC98F" w16cid:durableId="22C683C3"/>
  <w16cid:commentId w16cid:paraId="0C3377E9" w16cid:durableId="22BBFA0B"/>
  <w16cid:commentId w16cid:paraId="5417128D" w16cid:durableId="22BBFA0C"/>
  <w16cid:commentId w16cid:paraId="7CC6C97F" w16cid:durableId="22C540A7"/>
  <w16cid:commentId w16cid:paraId="0C4D886C" w16cid:durableId="22BBFA0D"/>
  <w16cid:commentId w16cid:paraId="425D7DEE" w16cid:durableId="22C68316"/>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5C7ACBBB" w16cid:durableId="22C682BE"/>
  <w16cid:commentId w16cid:paraId="7BD5659F" w16cid:durableId="22BBFA11"/>
  <w16cid:commentId w16cid:paraId="132F52E3" w16cid:durableId="22BBFA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EC5DF5" w14:textId="77777777" w:rsidR="001B55A6" w:rsidRDefault="001B55A6" w:rsidP="009500EF">
      <w:pPr>
        <w:spacing w:after="0" w:line="240" w:lineRule="auto"/>
      </w:pPr>
      <w:r>
        <w:separator/>
      </w:r>
    </w:p>
  </w:endnote>
  <w:endnote w:type="continuationSeparator" w:id="0">
    <w:p w14:paraId="597E919C" w14:textId="77777777" w:rsidR="001B55A6" w:rsidRDefault="001B55A6"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231" w:author="Niels Peek" w:date="2020-07-25T09:52:00Z"/>
  <w:sdt>
    <w:sdtPr>
      <w:rPr>
        <w:rStyle w:val="PageNumber"/>
      </w:rPr>
      <w:id w:val="359868901"/>
      <w:docPartObj>
        <w:docPartGallery w:val="Page Numbers (Bottom of Page)"/>
        <w:docPartUnique/>
      </w:docPartObj>
    </w:sdtPr>
    <w:sdtContent>
      <w:customXmlInsRangeEnd w:id="231"/>
      <w:p w14:paraId="527FD71E" w14:textId="15FCBBB0" w:rsidR="001B55A6" w:rsidRDefault="001B55A6" w:rsidP="00ED6972">
        <w:pPr>
          <w:pStyle w:val="Footer"/>
          <w:framePr w:wrap="none" w:vAnchor="text" w:hAnchor="margin" w:xAlign="center" w:y="1"/>
          <w:rPr>
            <w:ins w:id="232" w:author="Niels Peek" w:date="2020-07-25T09:52:00Z"/>
            <w:rStyle w:val="PageNumber"/>
          </w:rPr>
        </w:pPr>
        <w:ins w:id="233" w:author="Niels Peek" w:date="2020-07-25T09:52:00Z">
          <w:r>
            <w:rPr>
              <w:rStyle w:val="PageNumber"/>
            </w:rPr>
            <w:fldChar w:fldCharType="begin"/>
          </w:r>
          <w:r>
            <w:rPr>
              <w:rStyle w:val="PageNumber"/>
            </w:rPr>
            <w:instrText xml:space="preserve"> PAGE </w:instrText>
          </w:r>
          <w:r>
            <w:rPr>
              <w:rStyle w:val="PageNumber"/>
            </w:rPr>
            <w:fldChar w:fldCharType="end"/>
          </w:r>
        </w:ins>
      </w:p>
      <w:customXmlInsRangeStart w:id="234" w:author="Niels Peek" w:date="2020-07-25T09:52:00Z"/>
    </w:sdtContent>
  </w:sdt>
  <w:customXmlInsRangeEnd w:id="234"/>
  <w:p w14:paraId="0DC826A9" w14:textId="77777777" w:rsidR="001B55A6" w:rsidRDefault="001B55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235" w:author="Niels Peek" w:date="2020-07-25T09:52:00Z"/>
  <w:sdt>
    <w:sdtPr>
      <w:rPr>
        <w:rStyle w:val="PageNumber"/>
      </w:rPr>
      <w:id w:val="1919436906"/>
      <w:docPartObj>
        <w:docPartGallery w:val="Page Numbers (Bottom of Page)"/>
        <w:docPartUnique/>
      </w:docPartObj>
    </w:sdtPr>
    <w:sdtContent>
      <w:customXmlInsRangeEnd w:id="235"/>
      <w:p w14:paraId="68BC3DDF" w14:textId="30E5A924" w:rsidR="001B55A6" w:rsidRDefault="001B55A6" w:rsidP="00ED6972">
        <w:pPr>
          <w:pStyle w:val="Footer"/>
          <w:framePr w:wrap="none" w:vAnchor="text" w:hAnchor="margin" w:xAlign="center" w:y="1"/>
          <w:rPr>
            <w:ins w:id="236" w:author="Niels Peek" w:date="2020-07-25T09:52:00Z"/>
            <w:rStyle w:val="PageNumber"/>
          </w:rPr>
        </w:pPr>
        <w:ins w:id="237" w:author="Niels Peek" w:date="2020-07-25T09:52:00Z">
          <w:r>
            <w:rPr>
              <w:rStyle w:val="PageNumber"/>
            </w:rPr>
            <w:fldChar w:fldCharType="begin"/>
          </w:r>
          <w:r>
            <w:rPr>
              <w:rStyle w:val="PageNumber"/>
            </w:rPr>
            <w:instrText xml:space="preserve"> PAGE </w:instrText>
          </w:r>
        </w:ins>
        <w:r>
          <w:rPr>
            <w:rStyle w:val="PageNumber"/>
          </w:rPr>
          <w:fldChar w:fldCharType="separate"/>
        </w:r>
        <w:r w:rsidR="00900E44">
          <w:rPr>
            <w:rStyle w:val="PageNumber"/>
            <w:noProof/>
          </w:rPr>
          <w:t>6</w:t>
        </w:r>
        <w:ins w:id="238" w:author="Niels Peek" w:date="2020-07-25T09:52:00Z">
          <w:r>
            <w:rPr>
              <w:rStyle w:val="PageNumber"/>
            </w:rPr>
            <w:fldChar w:fldCharType="end"/>
          </w:r>
        </w:ins>
      </w:p>
      <w:customXmlInsRangeStart w:id="239" w:author="Niels Peek" w:date="2020-07-25T09:52:00Z"/>
    </w:sdtContent>
  </w:sdt>
  <w:customXmlInsRangeEnd w:id="239"/>
  <w:p w14:paraId="55DF0B2A" w14:textId="77777777" w:rsidR="001B55A6" w:rsidRDefault="001B5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EFAEA" w14:textId="77777777" w:rsidR="001B55A6" w:rsidRDefault="001B55A6" w:rsidP="009500EF">
      <w:pPr>
        <w:spacing w:after="0" w:line="240" w:lineRule="auto"/>
      </w:pPr>
      <w:r>
        <w:separator/>
      </w:r>
    </w:p>
  </w:footnote>
  <w:footnote w:type="continuationSeparator" w:id="0">
    <w:p w14:paraId="7C224640" w14:textId="77777777" w:rsidR="001B55A6" w:rsidRDefault="001B55A6"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7"/>
  </w:num>
  <w:num w:numId="6">
    <w:abstractNumId w:val="8"/>
  </w:num>
  <w:num w:numId="7">
    <w:abstractNumId w:val="2"/>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rson w15:author="Rebecca Randell">
    <w15:presenceInfo w15:providerId="AD" w15:userId="S::rrandell@bradford.ac.uk::cbd9cd56-b502-4789-a023-e20afdff6e69"/>
  </w15:person>
  <w15:person w15:author="David Jenkins">
    <w15:presenceInfo w15:providerId="None" w15:userId="David Jenkins"/>
  </w15:person>
  <w15:person w15:author="Niels Peek">
    <w15:presenceInfo w15:providerId="AD" w15:userId="S::niels.peek@manchester.ac.uk::aba49c03-13f2-4bb8-8e91-f4cc60ba8575"/>
  </w15:person>
  <w15:person w15:author="Richard Williams">
    <w15:presenceInfo w15:providerId="AD" w15:userId="S-1-5-21-1715567821-1957994488-725345543-182866"/>
  </w15:person>
  <w15:person w15:author="Ibrahim Habli">
    <w15:presenceInfo w15:providerId="AD" w15:userId="S::ibrahim.habli@york.ac.uk::585a6d7f-b075-468f-9513-c65d0468bbc4"/>
  </w15:person>
  <w15:person w15:author="Dawn Dowding">
    <w15:presenceInfo w15:providerId="AD" w15:userId="S-1-5-21-1715567821-1957994488-725345543-600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22E7F"/>
    <w:rsid w:val="000250BA"/>
    <w:rsid w:val="00026387"/>
    <w:rsid w:val="00034A72"/>
    <w:rsid w:val="00036F8C"/>
    <w:rsid w:val="00045EB8"/>
    <w:rsid w:val="00055534"/>
    <w:rsid w:val="00084215"/>
    <w:rsid w:val="00091076"/>
    <w:rsid w:val="000A1BAC"/>
    <w:rsid w:val="000B1500"/>
    <w:rsid w:val="000B2D7E"/>
    <w:rsid w:val="000C0B41"/>
    <w:rsid w:val="000C3285"/>
    <w:rsid w:val="000C464D"/>
    <w:rsid w:val="000C663C"/>
    <w:rsid w:val="000C66E7"/>
    <w:rsid w:val="000C78E4"/>
    <w:rsid w:val="000D3954"/>
    <w:rsid w:val="000D3D43"/>
    <w:rsid w:val="000D63DD"/>
    <w:rsid w:val="000E436C"/>
    <w:rsid w:val="000F086F"/>
    <w:rsid w:val="000F3C4B"/>
    <w:rsid w:val="00106D11"/>
    <w:rsid w:val="00112647"/>
    <w:rsid w:val="00112D1C"/>
    <w:rsid w:val="00116939"/>
    <w:rsid w:val="00145866"/>
    <w:rsid w:val="00151E77"/>
    <w:rsid w:val="00172673"/>
    <w:rsid w:val="00176F47"/>
    <w:rsid w:val="001809FF"/>
    <w:rsid w:val="001846F5"/>
    <w:rsid w:val="0019077F"/>
    <w:rsid w:val="001916CA"/>
    <w:rsid w:val="001B4553"/>
    <w:rsid w:val="001B55A6"/>
    <w:rsid w:val="001C40F4"/>
    <w:rsid w:val="001D250F"/>
    <w:rsid w:val="001D337E"/>
    <w:rsid w:val="001D63F3"/>
    <w:rsid w:val="001E6930"/>
    <w:rsid w:val="001E7B78"/>
    <w:rsid w:val="001F1F11"/>
    <w:rsid w:val="001F4ED1"/>
    <w:rsid w:val="001F7958"/>
    <w:rsid w:val="00202BF3"/>
    <w:rsid w:val="00203C24"/>
    <w:rsid w:val="002042AB"/>
    <w:rsid w:val="0022366B"/>
    <w:rsid w:val="00224D89"/>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D78D3"/>
    <w:rsid w:val="002E4B1D"/>
    <w:rsid w:val="002E7C97"/>
    <w:rsid w:val="002F4F7F"/>
    <w:rsid w:val="00300119"/>
    <w:rsid w:val="00300AFD"/>
    <w:rsid w:val="003041D3"/>
    <w:rsid w:val="00317D7E"/>
    <w:rsid w:val="00322A06"/>
    <w:rsid w:val="0032493D"/>
    <w:rsid w:val="00327447"/>
    <w:rsid w:val="0033423D"/>
    <w:rsid w:val="003406D7"/>
    <w:rsid w:val="0035003E"/>
    <w:rsid w:val="00351A05"/>
    <w:rsid w:val="00386548"/>
    <w:rsid w:val="00387EBD"/>
    <w:rsid w:val="00396FBF"/>
    <w:rsid w:val="003A21A3"/>
    <w:rsid w:val="003C1579"/>
    <w:rsid w:val="003C6222"/>
    <w:rsid w:val="003D3C2C"/>
    <w:rsid w:val="003D5C61"/>
    <w:rsid w:val="003E432A"/>
    <w:rsid w:val="003F2662"/>
    <w:rsid w:val="003F4D89"/>
    <w:rsid w:val="004012EF"/>
    <w:rsid w:val="00404DCD"/>
    <w:rsid w:val="0042675A"/>
    <w:rsid w:val="00427C91"/>
    <w:rsid w:val="00436C11"/>
    <w:rsid w:val="00440844"/>
    <w:rsid w:val="0044234D"/>
    <w:rsid w:val="004500F4"/>
    <w:rsid w:val="00471B5D"/>
    <w:rsid w:val="0048402F"/>
    <w:rsid w:val="00484E71"/>
    <w:rsid w:val="00485BDA"/>
    <w:rsid w:val="004B37F8"/>
    <w:rsid w:val="004B6407"/>
    <w:rsid w:val="004C47AD"/>
    <w:rsid w:val="004D1594"/>
    <w:rsid w:val="004D2381"/>
    <w:rsid w:val="004D2509"/>
    <w:rsid w:val="004D2559"/>
    <w:rsid w:val="004D3B59"/>
    <w:rsid w:val="004E1810"/>
    <w:rsid w:val="004E5CE1"/>
    <w:rsid w:val="00502C2A"/>
    <w:rsid w:val="005433AE"/>
    <w:rsid w:val="00543400"/>
    <w:rsid w:val="00551408"/>
    <w:rsid w:val="005646F8"/>
    <w:rsid w:val="005669B6"/>
    <w:rsid w:val="0057168E"/>
    <w:rsid w:val="005763D2"/>
    <w:rsid w:val="005843D6"/>
    <w:rsid w:val="0058573C"/>
    <w:rsid w:val="00587210"/>
    <w:rsid w:val="005951F5"/>
    <w:rsid w:val="005B1194"/>
    <w:rsid w:val="005B384E"/>
    <w:rsid w:val="005C188E"/>
    <w:rsid w:val="005C22CE"/>
    <w:rsid w:val="005C3899"/>
    <w:rsid w:val="005D1861"/>
    <w:rsid w:val="005D5021"/>
    <w:rsid w:val="005D6A14"/>
    <w:rsid w:val="005E1870"/>
    <w:rsid w:val="0060263F"/>
    <w:rsid w:val="006141A6"/>
    <w:rsid w:val="00636CC5"/>
    <w:rsid w:val="00645B3A"/>
    <w:rsid w:val="00656305"/>
    <w:rsid w:val="00660180"/>
    <w:rsid w:val="00660BE3"/>
    <w:rsid w:val="00660F62"/>
    <w:rsid w:val="00664690"/>
    <w:rsid w:val="006655F1"/>
    <w:rsid w:val="00670128"/>
    <w:rsid w:val="00691521"/>
    <w:rsid w:val="006930BF"/>
    <w:rsid w:val="00696E91"/>
    <w:rsid w:val="00697E3A"/>
    <w:rsid w:val="006A43D7"/>
    <w:rsid w:val="006A4C08"/>
    <w:rsid w:val="006A63CC"/>
    <w:rsid w:val="006B1420"/>
    <w:rsid w:val="006B300B"/>
    <w:rsid w:val="006B41CB"/>
    <w:rsid w:val="006D4CAF"/>
    <w:rsid w:val="006F40D7"/>
    <w:rsid w:val="006F548D"/>
    <w:rsid w:val="007013C0"/>
    <w:rsid w:val="00726CBE"/>
    <w:rsid w:val="00732CE8"/>
    <w:rsid w:val="0074365C"/>
    <w:rsid w:val="00745D0A"/>
    <w:rsid w:val="007551CF"/>
    <w:rsid w:val="007728F1"/>
    <w:rsid w:val="0077572A"/>
    <w:rsid w:val="007768B1"/>
    <w:rsid w:val="00792C05"/>
    <w:rsid w:val="007A4AE6"/>
    <w:rsid w:val="007B1433"/>
    <w:rsid w:val="007C2CFC"/>
    <w:rsid w:val="007D064F"/>
    <w:rsid w:val="007D3A6D"/>
    <w:rsid w:val="007D55CB"/>
    <w:rsid w:val="007E3C62"/>
    <w:rsid w:val="007E4136"/>
    <w:rsid w:val="007E7366"/>
    <w:rsid w:val="00806240"/>
    <w:rsid w:val="008077C5"/>
    <w:rsid w:val="00810D0C"/>
    <w:rsid w:val="00813B45"/>
    <w:rsid w:val="00844834"/>
    <w:rsid w:val="0084507D"/>
    <w:rsid w:val="00845B9A"/>
    <w:rsid w:val="00851E30"/>
    <w:rsid w:val="00855CDE"/>
    <w:rsid w:val="00865867"/>
    <w:rsid w:val="00865C67"/>
    <w:rsid w:val="008A0035"/>
    <w:rsid w:val="008A7803"/>
    <w:rsid w:val="008B004B"/>
    <w:rsid w:val="008C101F"/>
    <w:rsid w:val="008D23B8"/>
    <w:rsid w:val="008E287D"/>
    <w:rsid w:val="008E3903"/>
    <w:rsid w:val="008F18E2"/>
    <w:rsid w:val="00900E44"/>
    <w:rsid w:val="00901B91"/>
    <w:rsid w:val="00904F12"/>
    <w:rsid w:val="00906431"/>
    <w:rsid w:val="0091758F"/>
    <w:rsid w:val="009224CA"/>
    <w:rsid w:val="0092381F"/>
    <w:rsid w:val="00925D03"/>
    <w:rsid w:val="0093483F"/>
    <w:rsid w:val="00942589"/>
    <w:rsid w:val="0094634B"/>
    <w:rsid w:val="009500EF"/>
    <w:rsid w:val="009566A0"/>
    <w:rsid w:val="00957EF1"/>
    <w:rsid w:val="009667C9"/>
    <w:rsid w:val="00970743"/>
    <w:rsid w:val="0097113D"/>
    <w:rsid w:val="00976585"/>
    <w:rsid w:val="00977D1D"/>
    <w:rsid w:val="009804A1"/>
    <w:rsid w:val="00982746"/>
    <w:rsid w:val="009978E4"/>
    <w:rsid w:val="009A26AB"/>
    <w:rsid w:val="009B3EEC"/>
    <w:rsid w:val="009C1155"/>
    <w:rsid w:val="009D012B"/>
    <w:rsid w:val="009D0ABB"/>
    <w:rsid w:val="009D0DA8"/>
    <w:rsid w:val="009D34D2"/>
    <w:rsid w:val="009D445B"/>
    <w:rsid w:val="009E6042"/>
    <w:rsid w:val="00A01C74"/>
    <w:rsid w:val="00A166DA"/>
    <w:rsid w:val="00A20FF2"/>
    <w:rsid w:val="00A2296F"/>
    <w:rsid w:val="00A358FA"/>
    <w:rsid w:val="00A37072"/>
    <w:rsid w:val="00A41E27"/>
    <w:rsid w:val="00A66B8C"/>
    <w:rsid w:val="00A85774"/>
    <w:rsid w:val="00AA168B"/>
    <w:rsid w:val="00AA2E81"/>
    <w:rsid w:val="00AA3B35"/>
    <w:rsid w:val="00AA44BF"/>
    <w:rsid w:val="00AA6BB1"/>
    <w:rsid w:val="00AB2605"/>
    <w:rsid w:val="00AB3439"/>
    <w:rsid w:val="00AC2027"/>
    <w:rsid w:val="00AC4731"/>
    <w:rsid w:val="00AC4FD6"/>
    <w:rsid w:val="00AC6904"/>
    <w:rsid w:val="00AC7E1A"/>
    <w:rsid w:val="00AD4971"/>
    <w:rsid w:val="00AD644D"/>
    <w:rsid w:val="00AD666B"/>
    <w:rsid w:val="00AD734F"/>
    <w:rsid w:val="00AE6E53"/>
    <w:rsid w:val="00B05D6C"/>
    <w:rsid w:val="00B11DC6"/>
    <w:rsid w:val="00B16B1C"/>
    <w:rsid w:val="00B16CD2"/>
    <w:rsid w:val="00B174B5"/>
    <w:rsid w:val="00B23B5B"/>
    <w:rsid w:val="00B257BA"/>
    <w:rsid w:val="00B4439A"/>
    <w:rsid w:val="00B51A64"/>
    <w:rsid w:val="00B539A6"/>
    <w:rsid w:val="00B56E66"/>
    <w:rsid w:val="00B613F9"/>
    <w:rsid w:val="00B63A48"/>
    <w:rsid w:val="00B8035A"/>
    <w:rsid w:val="00B80719"/>
    <w:rsid w:val="00BA1042"/>
    <w:rsid w:val="00BA5A47"/>
    <w:rsid w:val="00BA71D4"/>
    <w:rsid w:val="00BA7B39"/>
    <w:rsid w:val="00BB063F"/>
    <w:rsid w:val="00BB08F2"/>
    <w:rsid w:val="00BB64DA"/>
    <w:rsid w:val="00BC5580"/>
    <w:rsid w:val="00BC70AB"/>
    <w:rsid w:val="00BE037C"/>
    <w:rsid w:val="00BE4D72"/>
    <w:rsid w:val="00BE66F8"/>
    <w:rsid w:val="00BF0F98"/>
    <w:rsid w:val="00BF31E9"/>
    <w:rsid w:val="00BF3A64"/>
    <w:rsid w:val="00BF48F2"/>
    <w:rsid w:val="00BF751D"/>
    <w:rsid w:val="00BF7E4A"/>
    <w:rsid w:val="00C104AB"/>
    <w:rsid w:val="00C17F5B"/>
    <w:rsid w:val="00C2018E"/>
    <w:rsid w:val="00C361D0"/>
    <w:rsid w:val="00C42EFF"/>
    <w:rsid w:val="00C4500B"/>
    <w:rsid w:val="00C4621B"/>
    <w:rsid w:val="00C60DFC"/>
    <w:rsid w:val="00C630E0"/>
    <w:rsid w:val="00C76854"/>
    <w:rsid w:val="00C769FE"/>
    <w:rsid w:val="00C77557"/>
    <w:rsid w:val="00C82A4A"/>
    <w:rsid w:val="00C87DCA"/>
    <w:rsid w:val="00C903CD"/>
    <w:rsid w:val="00C90E7C"/>
    <w:rsid w:val="00C94FC0"/>
    <w:rsid w:val="00CB1C67"/>
    <w:rsid w:val="00CB61D2"/>
    <w:rsid w:val="00CC11BB"/>
    <w:rsid w:val="00CE48ED"/>
    <w:rsid w:val="00CF5587"/>
    <w:rsid w:val="00D00A14"/>
    <w:rsid w:val="00D018E4"/>
    <w:rsid w:val="00D10464"/>
    <w:rsid w:val="00D14F7E"/>
    <w:rsid w:val="00D256B8"/>
    <w:rsid w:val="00D43272"/>
    <w:rsid w:val="00D432FD"/>
    <w:rsid w:val="00D55A92"/>
    <w:rsid w:val="00D6264E"/>
    <w:rsid w:val="00D67540"/>
    <w:rsid w:val="00D70AD9"/>
    <w:rsid w:val="00D70CDB"/>
    <w:rsid w:val="00D76FC3"/>
    <w:rsid w:val="00D77B4B"/>
    <w:rsid w:val="00D90488"/>
    <w:rsid w:val="00DA09EC"/>
    <w:rsid w:val="00DA25EE"/>
    <w:rsid w:val="00DB6DEE"/>
    <w:rsid w:val="00DB7CE8"/>
    <w:rsid w:val="00DC3CBB"/>
    <w:rsid w:val="00DD5E0F"/>
    <w:rsid w:val="00DE29AB"/>
    <w:rsid w:val="00DF5C59"/>
    <w:rsid w:val="00E01F2C"/>
    <w:rsid w:val="00E03105"/>
    <w:rsid w:val="00E124EC"/>
    <w:rsid w:val="00E20652"/>
    <w:rsid w:val="00E20AE5"/>
    <w:rsid w:val="00E246F4"/>
    <w:rsid w:val="00E27DC6"/>
    <w:rsid w:val="00E377E5"/>
    <w:rsid w:val="00E37BDE"/>
    <w:rsid w:val="00E47621"/>
    <w:rsid w:val="00E51576"/>
    <w:rsid w:val="00E538DD"/>
    <w:rsid w:val="00E619A1"/>
    <w:rsid w:val="00E72FB6"/>
    <w:rsid w:val="00E801B5"/>
    <w:rsid w:val="00E844AE"/>
    <w:rsid w:val="00E947B2"/>
    <w:rsid w:val="00E95698"/>
    <w:rsid w:val="00E956B3"/>
    <w:rsid w:val="00E971A6"/>
    <w:rsid w:val="00E97300"/>
    <w:rsid w:val="00EA645D"/>
    <w:rsid w:val="00EA677C"/>
    <w:rsid w:val="00EB41D2"/>
    <w:rsid w:val="00EB77A0"/>
    <w:rsid w:val="00EC0EB1"/>
    <w:rsid w:val="00EC26A9"/>
    <w:rsid w:val="00EC546B"/>
    <w:rsid w:val="00EC5B1F"/>
    <w:rsid w:val="00ED6972"/>
    <w:rsid w:val="00ED7385"/>
    <w:rsid w:val="00EE1801"/>
    <w:rsid w:val="00EE199C"/>
    <w:rsid w:val="00EE3D59"/>
    <w:rsid w:val="00EE6CBD"/>
    <w:rsid w:val="00EF53C4"/>
    <w:rsid w:val="00F044CF"/>
    <w:rsid w:val="00F13924"/>
    <w:rsid w:val="00F27F17"/>
    <w:rsid w:val="00F32618"/>
    <w:rsid w:val="00F33529"/>
    <w:rsid w:val="00F403E4"/>
    <w:rsid w:val="00F63C3E"/>
    <w:rsid w:val="00F700A2"/>
    <w:rsid w:val="00F76262"/>
    <w:rsid w:val="00F90BA4"/>
    <w:rsid w:val="00FB2A79"/>
    <w:rsid w:val="00FC11C7"/>
    <w:rsid w:val="00FC1B5E"/>
    <w:rsid w:val="00FC78F5"/>
    <w:rsid w:val="00FD1560"/>
    <w:rsid w:val="00FD2F1D"/>
    <w:rsid w:val="00FD6AAD"/>
    <w:rsid w:val="00FD7BD9"/>
    <w:rsid w:val="00FE11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E11B9"/>
    <w:pPr>
      <w:keepNext/>
      <w:keepLines/>
      <w:spacing w:before="240" w:after="0"/>
      <w:jc w:val="center"/>
      <w:outlineLvl w:val="0"/>
      <w:pPrChange w:id="0" w:author="Ciarán McInerney" w:date="2020-08-04T09:17:00Z">
        <w:pPr>
          <w:keepNext/>
          <w:keepLines/>
          <w:spacing w:before="240" w:line="259" w:lineRule="auto"/>
          <w:jc w:val="center"/>
          <w:outlineLvl w:val="0"/>
        </w:pPr>
      </w:pPrChange>
    </w:pPr>
    <w:rPr>
      <w:rFonts w:asciiTheme="majorHAnsi" w:eastAsiaTheme="majorEastAsia" w:hAnsiTheme="majorHAnsi" w:cstheme="majorBidi"/>
      <w:sz w:val="34"/>
      <w:szCs w:val="32"/>
      <w:rPrChange w:id="0" w:author="Ciarán McInerney" w:date="2020-08-04T09:17:00Z">
        <w:rPr>
          <w:rFonts w:asciiTheme="majorHAnsi" w:eastAsiaTheme="majorEastAsia" w:hAnsiTheme="majorHAnsi" w:cstheme="majorBidi"/>
          <w:sz w:val="34"/>
          <w:szCs w:val="32"/>
          <w:lang w:val="en-GB" w:eastAsia="en-US" w:bidi="ar-SA"/>
        </w:rPr>
      </w:rPrChange>
    </w:rPr>
  </w:style>
  <w:style w:type="paragraph" w:styleId="Heading2">
    <w:name w:val="heading 2"/>
    <w:basedOn w:val="Normal"/>
    <w:next w:val="Normal"/>
    <w:link w:val="Heading2Char"/>
    <w:autoRedefine/>
    <w:uiPriority w:val="9"/>
    <w:unhideWhenUsed/>
    <w:qFormat/>
    <w:rsid w:val="00865C67"/>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65C67"/>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E11B9"/>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purl.org/dc/elements/1.1/"/>
    <ds:schemaRef ds:uri="http://purl.org/dc/dcmitype/"/>
    <ds:schemaRef ds:uri="http://schemas.microsoft.com/office/infopath/2007/PartnerControls"/>
    <ds:schemaRef ds:uri="bbd61249-83b9-438e-a84b-789da273a8cb"/>
    <ds:schemaRef ds:uri="http://purl.org/dc/terms/"/>
    <ds:schemaRef ds:uri="http://schemas.microsoft.com/office/2006/documentManagement/types"/>
    <ds:schemaRef ds:uri="http://schemas.openxmlformats.org/package/2006/metadata/core-properties"/>
    <ds:schemaRef ds:uri="5e36aeda-f48f-46f3-9de8-7474189645c5"/>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ED27E1BC-1DE5-4A27-9161-9D811FB46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10</Pages>
  <Words>25192</Words>
  <Characters>143599</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12</cp:revision>
  <dcterms:created xsi:type="dcterms:W3CDTF">2020-07-29T14:37:00Z</dcterms:created>
  <dcterms:modified xsi:type="dcterms:W3CDTF">2020-08-0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